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0653AF" w:rsidRDefault="007B6A3D" w:rsidP="004623F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713A718" w14:textId="77777777" w:rsidR="0008177B" w:rsidRPr="000653AF" w:rsidRDefault="0008177B" w:rsidP="004623F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FE141E" w14:textId="77777777" w:rsidR="0008177B" w:rsidRPr="000653AF" w:rsidRDefault="0008177B" w:rsidP="004623F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5698EB" w14:textId="77777777" w:rsidR="0008177B" w:rsidRPr="000653AF" w:rsidRDefault="0008177B" w:rsidP="004623F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3536ED" w14:textId="77777777" w:rsidR="0008177B" w:rsidRPr="000653AF" w:rsidRDefault="0008177B" w:rsidP="004623F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6890DD8" w14:textId="77777777" w:rsidR="0008177B" w:rsidRPr="000653AF" w:rsidRDefault="0008177B" w:rsidP="004623F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2E4F91A" w14:textId="7A6C359E" w:rsidR="0008177B" w:rsidRPr="000653AF" w:rsidRDefault="007B6A3D" w:rsidP="004623F8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earch Essay </w:t>
      </w:r>
    </w:p>
    <w:p w14:paraId="153527ED" w14:textId="77777777" w:rsidR="0008177B" w:rsidRPr="000653AF" w:rsidRDefault="007B6A3D" w:rsidP="004623F8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3495B88" w14:textId="77777777" w:rsidR="0008177B" w:rsidRPr="000653AF" w:rsidRDefault="007B6A3D" w:rsidP="004623F8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0493F3C" w14:textId="77777777" w:rsidR="00A106AF" w:rsidRPr="000653AF" w:rsidRDefault="00A106AF" w:rsidP="004623F8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B9792" w14:textId="77777777" w:rsidR="00A106AF" w:rsidRPr="000653AF" w:rsidRDefault="00A106AF" w:rsidP="004623F8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0653AF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91F21C4" w14:textId="4FD2DDE6" w:rsidR="0026072D" w:rsidRPr="000653AF" w:rsidRDefault="007B6A3D" w:rsidP="004623F8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Introduction</w:t>
      </w:r>
    </w:p>
    <w:p w14:paraId="51767F29" w14:textId="6AC1FEA0" w:rsidR="0099756B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ark </w:t>
      </w: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t is defined as a submerged net that is placed around th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beaches</w:t>
      </w: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that attacks</w:t>
      </w: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sharks on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swimmers</w:t>
      </w:r>
      <w:r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reduced. </w:t>
      </w:r>
      <w:r w:rsidR="00050BA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illnets are the majority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of shark nets</w:t>
      </w:r>
      <w:r w:rsidR="00050BA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used, acting as a wall of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the net</w:t>
      </w:r>
      <w:r w:rsidR="00050BA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hangs in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water</w:t>
      </w:r>
      <w:r w:rsidR="00050BA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n captures the shark by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entanglement</w:t>
      </w:r>
      <w:r w:rsid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653AF">
        <w:rPr>
          <w:rStyle w:val="FootnoteReference"/>
          <w:rFonts w:ascii="Times New Roman" w:hAnsi="Times New Roman" w:cs="Times New Roman"/>
          <w:color w:val="000000" w:themeColor="text1"/>
          <w:sz w:val="24"/>
          <w:szCs w:val="24"/>
        </w:rPr>
        <w:footnoteReference w:id="1"/>
      </w:r>
      <w:r w:rsidR="00050BA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l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gth of nets used in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Queensland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Australia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probably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86m long and they are set at th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depth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bout 6m, designed to catch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sharks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more</w:t>
      </w:r>
      <w:r w:rsidR="00A631FA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2m in l</w:t>
      </w:r>
      <w:r w:rsidR="000A4D9F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ength.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t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resources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information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sert that using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shark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t has proved to b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effective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1900 till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1937, about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3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people were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illed while in the next 72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years</w:t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, the number of deaths was reduced to 8 only</w:t>
      </w:r>
      <w:r w:rsidR="000653AF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color w:val="000000" w:themeColor="text1"/>
          <w:sz w:val="24"/>
          <w:szCs w:val="24"/>
        </w:rPr>
        <w:footnoteReference w:id="2"/>
      </w:r>
      <w:r w:rsidR="00DD5E7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though shark nets hav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proved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be effective in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reducing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death rate, on the same board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questions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ise in terms of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environment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 impact becaus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shark nets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ult in the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incidence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catch that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threatened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endanger</w:t>
      </w:r>
      <w:r w:rsidR="00ED55A1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cies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dolphins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ales, sea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turtles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well</w:t>
      </w:r>
      <w:r w:rsidR="00037001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dugongs. </w:t>
      </w:r>
      <w:r w:rsidR="00A762E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eping </w:t>
      </w:r>
      <w:r w:rsidR="009B077D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uman </w:t>
      </w:r>
      <w:r w:rsidR="00580790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safety</w:t>
      </w:r>
      <w:r w:rsidR="00A762E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one side, debate was </w:t>
      </w:r>
      <w:r w:rsidR="00580790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>initiated</w:t>
      </w:r>
      <w:r w:rsidR="00A762EB" w:rsidRPr="000653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form of </w:t>
      </w:r>
      <w:bookmarkStart w:id="0" w:name="_Hlk24295518"/>
      <w:r w:rsidR="00A762EB" w:rsidRPr="000653AF">
        <w:rPr>
          <w:rFonts w:ascii="Times New Roman" w:hAnsi="Times New Roman" w:cs="Times New Roman"/>
          <w:i/>
          <w:sz w:val="24"/>
          <w:szCs w:val="24"/>
        </w:rPr>
        <w:t>DAF (Qld) v Humane Society International (Australia) Inc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[2019] FCAFC 163</w:t>
      </w:r>
      <w:bookmarkEnd w:id="0"/>
      <w:r w:rsidR="00A762EB" w:rsidRPr="000653AF">
        <w:rPr>
          <w:rFonts w:ascii="Times New Roman" w:hAnsi="Times New Roman" w:cs="Times New Roman"/>
          <w:sz w:val="24"/>
          <w:szCs w:val="24"/>
        </w:rPr>
        <w:t xml:space="preserve">, for the use of shark nets in Queensland which asserted that the use of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 nets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i</w:t>
      </w:r>
      <w:r w:rsidR="00ED55A1">
        <w:rPr>
          <w:rFonts w:ascii="Times New Roman" w:hAnsi="Times New Roman" w:cs="Times New Roman"/>
          <w:sz w:val="24"/>
          <w:szCs w:val="24"/>
        </w:rPr>
        <w:t>s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ineffective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as it </w:t>
      </w:r>
      <w:r w:rsidR="004623F8">
        <w:rPr>
          <w:rFonts w:ascii="Times New Roman" w:hAnsi="Times New Roman" w:cs="Times New Roman"/>
          <w:sz w:val="24"/>
          <w:szCs w:val="24"/>
        </w:rPr>
        <w:t xml:space="preserve">violates </w:t>
      </w:r>
      <w:r w:rsidR="004623F8" w:rsidRPr="000653AF">
        <w:rPr>
          <w:rFonts w:ascii="Times New Roman" w:hAnsi="Times New Roman" w:cs="Times New Roman"/>
          <w:sz w:val="24"/>
          <w:szCs w:val="24"/>
        </w:rPr>
        <w:t>animal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rights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and there are several other </w:t>
      </w:r>
      <w:r w:rsidR="00580790" w:rsidRPr="000653AF">
        <w:rPr>
          <w:rFonts w:ascii="Times New Roman" w:hAnsi="Times New Roman" w:cs="Times New Roman"/>
          <w:sz w:val="24"/>
          <w:szCs w:val="24"/>
        </w:rPr>
        <w:t>methods</w:t>
      </w:r>
      <w:r w:rsidR="00A762EB" w:rsidRPr="000653AF">
        <w:rPr>
          <w:rFonts w:ascii="Times New Roman" w:hAnsi="Times New Roman" w:cs="Times New Roman"/>
          <w:sz w:val="24"/>
          <w:szCs w:val="24"/>
        </w:rPr>
        <w:t xml:space="preserve"> that can be used for preventing the shark attack</w:t>
      </w:r>
      <w:r w:rsidRPr="000653AF">
        <w:rPr>
          <w:rFonts w:ascii="Times New Roman" w:hAnsi="Times New Roman" w:cs="Times New Roman"/>
          <w:sz w:val="24"/>
          <w:szCs w:val="24"/>
        </w:rPr>
        <w:t xml:space="preserve">. This paper argues </w:t>
      </w:r>
      <w:r w:rsidR="009B077D" w:rsidRPr="000653AF">
        <w:rPr>
          <w:rFonts w:ascii="Times New Roman" w:hAnsi="Times New Roman" w:cs="Times New Roman"/>
          <w:sz w:val="24"/>
          <w:szCs w:val="24"/>
        </w:rPr>
        <w:t>the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effectivenes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4623F8">
        <w:rPr>
          <w:rFonts w:ascii="Times New Roman" w:hAnsi="Times New Roman" w:cs="Times New Roman"/>
          <w:sz w:val="24"/>
          <w:szCs w:val="24"/>
        </w:rPr>
        <w:t xml:space="preserve">of </w:t>
      </w:r>
      <w:r w:rsidR="004623F8" w:rsidRPr="000653AF">
        <w:rPr>
          <w:rFonts w:ascii="Times New Roman" w:hAnsi="Times New Roman" w:cs="Times New Roman"/>
          <w:sz w:val="24"/>
          <w:szCs w:val="24"/>
        </w:rPr>
        <w:t>shark</w:t>
      </w:r>
      <w:r w:rsidRPr="000653AF">
        <w:rPr>
          <w:rFonts w:ascii="Times New Roman" w:hAnsi="Times New Roman" w:cs="Times New Roman"/>
          <w:sz w:val="24"/>
          <w:szCs w:val="24"/>
        </w:rPr>
        <w:t xml:space="preserve"> control </w:t>
      </w:r>
      <w:r w:rsidR="009B077D" w:rsidRPr="000653AF">
        <w:rPr>
          <w:rFonts w:ascii="Times New Roman" w:hAnsi="Times New Roman" w:cs="Times New Roman"/>
          <w:sz w:val="24"/>
          <w:szCs w:val="24"/>
        </w:rPr>
        <w:t>program</w:t>
      </w:r>
      <w:r w:rsidR="00C1155E">
        <w:rPr>
          <w:rFonts w:ascii="Times New Roman" w:hAnsi="Times New Roman" w:cs="Times New Roman"/>
          <w:sz w:val="24"/>
          <w:szCs w:val="24"/>
        </w:rPr>
        <w:t>s</w:t>
      </w:r>
      <w:r w:rsidRPr="000653AF">
        <w:rPr>
          <w:rFonts w:ascii="Times New Roman" w:hAnsi="Times New Roman" w:cs="Times New Roman"/>
          <w:sz w:val="24"/>
          <w:szCs w:val="24"/>
        </w:rPr>
        <w:t xml:space="preserve"> by </w:t>
      </w:r>
      <w:r w:rsidR="004623F8" w:rsidRPr="000653AF">
        <w:rPr>
          <w:rFonts w:ascii="Times New Roman" w:hAnsi="Times New Roman" w:cs="Times New Roman"/>
          <w:sz w:val="24"/>
          <w:szCs w:val="24"/>
        </w:rPr>
        <w:t>determin</w:t>
      </w:r>
      <w:r w:rsidR="004623F8">
        <w:rPr>
          <w:rFonts w:ascii="Times New Roman" w:hAnsi="Times New Roman" w:cs="Times New Roman"/>
          <w:sz w:val="24"/>
          <w:szCs w:val="24"/>
        </w:rPr>
        <w:t xml:space="preserve">ing </w:t>
      </w:r>
      <w:r w:rsidR="004623F8" w:rsidRPr="000653AF">
        <w:rPr>
          <w:rFonts w:ascii="Times New Roman" w:hAnsi="Times New Roman" w:cs="Times New Roman"/>
          <w:sz w:val="24"/>
          <w:szCs w:val="24"/>
        </w:rPr>
        <w:t>the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consequenc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using shark nets.</w:t>
      </w:r>
      <w:r w:rsidR="006F46F4" w:rsidRPr="000653AF">
        <w:rPr>
          <w:rFonts w:ascii="Times New Roman" w:hAnsi="Times New Roman" w:cs="Times New Roman"/>
          <w:sz w:val="24"/>
          <w:szCs w:val="24"/>
        </w:rPr>
        <w:t xml:space="preserve"> It is argued that </w:t>
      </w:r>
      <w:r w:rsidR="009B077D" w:rsidRPr="000653AF">
        <w:rPr>
          <w:rFonts w:ascii="Times New Roman" w:hAnsi="Times New Roman" w:cs="Times New Roman"/>
          <w:sz w:val="24"/>
          <w:szCs w:val="24"/>
        </w:rPr>
        <w:t>shark nest</w:t>
      </w:r>
      <w:r w:rsidR="006F46F4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has</w:t>
      </w:r>
      <w:r w:rsidR="006F46F4" w:rsidRPr="000653AF">
        <w:rPr>
          <w:rFonts w:ascii="Times New Roman" w:hAnsi="Times New Roman" w:cs="Times New Roman"/>
          <w:sz w:val="24"/>
          <w:szCs w:val="24"/>
        </w:rPr>
        <w:t xml:space="preserve"> failed to be a good option to create a </w:t>
      </w:r>
      <w:r w:rsidR="009B077D" w:rsidRPr="000653AF">
        <w:rPr>
          <w:rFonts w:ascii="Times New Roman" w:hAnsi="Times New Roman" w:cs="Times New Roman"/>
          <w:sz w:val="24"/>
          <w:szCs w:val="24"/>
        </w:rPr>
        <w:t>balance</w:t>
      </w:r>
      <w:r w:rsidR="006F46F4" w:rsidRPr="000653AF">
        <w:rPr>
          <w:rFonts w:ascii="Times New Roman" w:hAnsi="Times New Roman" w:cs="Times New Roman"/>
          <w:sz w:val="24"/>
          <w:szCs w:val="24"/>
        </w:rPr>
        <w:t xml:space="preserve"> between the choice of sharks and </w:t>
      </w:r>
      <w:r w:rsidR="009B077D" w:rsidRPr="000653AF">
        <w:rPr>
          <w:rFonts w:ascii="Times New Roman" w:hAnsi="Times New Roman" w:cs="Times New Roman"/>
          <w:sz w:val="24"/>
          <w:szCs w:val="24"/>
        </w:rPr>
        <w:t>human</w:t>
      </w:r>
      <w:r w:rsidR="00C1155E">
        <w:rPr>
          <w:rFonts w:ascii="Times New Roman" w:hAnsi="Times New Roman" w:cs="Times New Roman"/>
          <w:sz w:val="24"/>
          <w:szCs w:val="24"/>
        </w:rPr>
        <w:t xml:space="preserve"> life</w:t>
      </w:r>
      <w:r w:rsidR="006F46F4" w:rsidRPr="000653AF">
        <w:rPr>
          <w:rFonts w:ascii="Times New Roman" w:hAnsi="Times New Roman" w:cs="Times New Roman"/>
          <w:sz w:val="24"/>
          <w:szCs w:val="24"/>
        </w:rPr>
        <w:t xml:space="preserve">, on the basis of which, </w:t>
      </w:r>
      <w:r w:rsidR="00621B53" w:rsidRPr="000653AF">
        <w:rPr>
          <w:rFonts w:ascii="Times New Roman" w:hAnsi="Times New Roman" w:cs="Times New Roman"/>
          <w:sz w:val="24"/>
          <w:szCs w:val="24"/>
        </w:rPr>
        <w:t xml:space="preserve">several </w:t>
      </w:r>
      <w:r w:rsidR="009B077D" w:rsidRPr="000653AF">
        <w:rPr>
          <w:rFonts w:ascii="Times New Roman" w:hAnsi="Times New Roman" w:cs="Times New Roman"/>
          <w:sz w:val="24"/>
          <w:szCs w:val="24"/>
        </w:rPr>
        <w:t>recommendations</w:t>
      </w:r>
      <w:r w:rsidR="00621B53" w:rsidRPr="000653AF">
        <w:rPr>
          <w:rFonts w:ascii="Times New Roman" w:hAnsi="Times New Roman" w:cs="Times New Roman"/>
          <w:sz w:val="24"/>
          <w:szCs w:val="24"/>
        </w:rPr>
        <w:t xml:space="preserve"> are </w:t>
      </w:r>
      <w:r w:rsidR="009B077D" w:rsidRPr="000653AF">
        <w:rPr>
          <w:rFonts w:ascii="Times New Roman" w:hAnsi="Times New Roman" w:cs="Times New Roman"/>
          <w:sz w:val="24"/>
          <w:szCs w:val="24"/>
        </w:rPr>
        <w:t>proposed</w:t>
      </w:r>
      <w:r w:rsidR="00621B53" w:rsidRPr="000653AF">
        <w:rPr>
          <w:rFonts w:ascii="Times New Roman" w:hAnsi="Times New Roman" w:cs="Times New Roman"/>
          <w:sz w:val="24"/>
          <w:szCs w:val="24"/>
        </w:rPr>
        <w:t xml:space="preserve"> on the </w:t>
      </w:r>
      <w:r w:rsidR="009B077D" w:rsidRPr="000653AF">
        <w:rPr>
          <w:rFonts w:ascii="Times New Roman" w:hAnsi="Times New Roman" w:cs="Times New Roman"/>
          <w:sz w:val="24"/>
          <w:szCs w:val="24"/>
        </w:rPr>
        <w:t>baseline</w:t>
      </w:r>
      <w:r w:rsidR="00621B53" w:rsidRPr="000653AF">
        <w:rPr>
          <w:rFonts w:ascii="Times New Roman" w:hAnsi="Times New Roman" w:cs="Times New Roman"/>
          <w:sz w:val="24"/>
          <w:szCs w:val="24"/>
        </w:rPr>
        <w:t xml:space="preserve"> of fact that, “</w:t>
      </w:r>
      <w:r w:rsidR="009B077D" w:rsidRPr="000653AF">
        <w:rPr>
          <w:rFonts w:ascii="Times New Roman" w:hAnsi="Times New Roman" w:cs="Times New Roman"/>
          <w:sz w:val="24"/>
          <w:szCs w:val="24"/>
        </w:rPr>
        <w:t>government</w:t>
      </w:r>
      <w:r w:rsidR="00621B53" w:rsidRPr="000653AF">
        <w:rPr>
          <w:rFonts w:ascii="Times New Roman" w:hAnsi="Times New Roman" w:cs="Times New Roman"/>
          <w:sz w:val="24"/>
          <w:szCs w:val="24"/>
        </w:rPr>
        <w:t xml:space="preserve"> should consider giving </w:t>
      </w:r>
      <w:r w:rsidR="009B077D" w:rsidRPr="000653AF">
        <w:rPr>
          <w:rFonts w:ascii="Times New Roman" w:hAnsi="Times New Roman" w:cs="Times New Roman"/>
          <w:sz w:val="24"/>
          <w:szCs w:val="24"/>
        </w:rPr>
        <w:t>significance</w:t>
      </w:r>
      <w:r w:rsidR="00621B53" w:rsidRPr="000653AF">
        <w:rPr>
          <w:rFonts w:ascii="Times New Roman" w:hAnsi="Times New Roman" w:cs="Times New Roman"/>
          <w:sz w:val="24"/>
          <w:szCs w:val="24"/>
        </w:rPr>
        <w:t xml:space="preserve"> to shark life as well</w:t>
      </w:r>
      <w:r w:rsidR="00B2564B" w:rsidRPr="000653AF">
        <w:rPr>
          <w:rFonts w:ascii="Times New Roman" w:hAnsi="Times New Roman" w:cs="Times New Roman"/>
          <w:sz w:val="24"/>
          <w:szCs w:val="24"/>
        </w:rPr>
        <w:t xml:space="preserve"> as</w:t>
      </w:r>
      <w:r w:rsidR="00C1155E">
        <w:rPr>
          <w:rFonts w:ascii="Times New Roman" w:hAnsi="Times New Roman" w:cs="Times New Roman"/>
          <w:sz w:val="24"/>
          <w:szCs w:val="24"/>
        </w:rPr>
        <w:t xml:space="preserve"> human life</w:t>
      </w:r>
      <w:r w:rsidR="00B2564B" w:rsidRPr="000653AF">
        <w:rPr>
          <w:rFonts w:ascii="Times New Roman" w:hAnsi="Times New Roman" w:cs="Times New Roman"/>
          <w:sz w:val="24"/>
          <w:szCs w:val="24"/>
        </w:rPr>
        <w:t xml:space="preserve">, </w:t>
      </w:r>
      <w:r w:rsidR="009B077D" w:rsidRPr="000653AF">
        <w:rPr>
          <w:rFonts w:ascii="Times New Roman" w:hAnsi="Times New Roman" w:cs="Times New Roman"/>
          <w:sz w:val="24"/>
          <w:szCs w:val="24"/>
        </w:rPr>
        <w:t xml:space="preserve">shark </w:t>
      </w:r>
      <w:r w:rsidR="00B2564B" w:rsidRPr="000653AF">
        <w:rPr>
          <w:rFonts w:ascii="Times New Roman" w:hAnsi="Times New Roman" w:cs="Times New Roman"/>
          <w:sz w:val="24"/>
          <w:szCs w:val="24"/>
        </w:rPr>
        <w:t xml:space="preserve">net is </w:t>
      </w:r>
      <w:r w:rsidR="009B077D" w:rsidRPr="000653AF">
        <w:rPr>
          <w:rFonts w:ascii="Times New Roman" w:hAnsi="Times New Roman" w:cs="Times New Roman"/>
          <w:sz w:val="24"/>
          <w:szCs w:val="24"/>
        </w:rPr>
        <w:t>threatening</w:t>
      </w:r>
      <w:r w:rsidR="00B2564B" w:rsidRPr="000653AF">
        <w:rPr>
          <w:rFonts w:ascii="Times New Roman" w:hAnsi="Times New Roman" w:cs="Times New Roman"/>
          <w:sz w:val="24"/>
          <w:szCs w:val="24"/>
        </w:rPr>
        <w:t xml:space="preserve"> other </w:t>
      </w:r>
      <w:r w:rsidR="009B077D" w:rsidRPr="000653AF">
        <w:rPr>
          <w:rFonts w:ascii="Times New Roman" w:hAnsi="Times New Roman" w:cs="Times New Roman"/>
          <w:sz w:val="24"/>
          <w:szCs w:val="24"/>
        </w:rPr>
        <w:t>harmless</w:t>
      </w:r>
      <w:r w:rsidR="00B2564B" w:rsidRPr="000653AF">
        <w:rPr>
          <w:rFonts w:ascii="Times New Roman" w:hAnsi="Times New Roman" w:cs="Times New Roman"/>
          <w:sz w:val="24"/>
          <w:szCs w:val="24"/>
        </w:rPr>
        <w:t xml:space="preserve"> species as well</w:t>
      </w:r>
      <w:r w:rsidR="009B788E" w:rsidRPr="000653AF">
        <w:rPr>
          <w:rFonts w:ascii="Times New Roman" w:hAnsi="Times New Roman" w:cs="Times New Roman"/>
          <w:sz w:val="24"/>
          <w:szCs w:val="24"/>
        </w:rPr>
        <w:t xml:space="preserve">”. </w:t>
      </w:r>
    </w:p>
    <w:p w14:paraId="36CC0A9C" w14:textId="4CBFD0AC" w:rsidR="00C1155E" w:rsidRDefault="00C1155E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5B533B1" w14:textId="77777777" w:rsidR="00C1155E" w:rsidRPr="000653AF" w:rsidRDefault="00C1155E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973BD2F" w14:textId="6B79FE97" w:rsidR="0099756B" w:rsidRPr="000653AF" w:rsidRDefault="007B6A3D" w:rsidP="004623F8">
      <w:pPr>
        <w:spacing w:after="0" w:line="48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>Discussion</w:t>
      </w:r>
    </w:p>
    <w:p w14:paraId="2B925F8A" w14:textId="15126233" w:rsidR="00730878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Sharks</w:t>
      </w:r>
      <w:r w:rsidR="00046426" w:rsidRPr="000653AF">
        <w:rPr>
          <w:rFonts w:ascii="Times New Roman" w:hAnsi="Times New Roman" w:cs="Times New Roman"/>
          <w:sz w:val="24"/>
          <w:szCs w:val="24"/>
        </w:rPr>
        <w:t xml:space="preserve"> nets are one of the most commonly used </w:t>
      </w:r>
      <w:r w:rsidR="009F3D83" w:rsidRPr="000653AF">
        <w:rPr>
          <w:rFonts w:ascii="Times New Roman" w:hAnsi="Times New Roman" w:cs="Times New Roman"/>
          <w:sz w:val="24"/>
          <w:szCs w:val="24"/>
        </w:rPr>
        <w:t xml:space="preserve">safety measures in Queensland and </w:t>
      </w:r>
      <w:r w:rsidR="009B077D" w:rsidRPr="000653AF">
        <w:rPr>
          <w:rFonts w:ascii="Times New Roman" w:hAnsi="Times New Roman" w:cs="Times New Roman"/>
          <w:sz w:val="24"/>
          <w:szCs w:val="24"/>
        </w:rPr>
        <w:t>Australia</w:t>
      </w:r>
      <w:r w:rsidR="009F3D83" w:rsidRPr="000653AF">
        <w:rPr>
          <w:rFonts w:ascii="Times New Roman" w:hAnsi="Times New Roman" w:cs="Times New Roman"/>
          <w:sz w:val="24"/>
          <w:szCs w:val="24"/>
        </w:rPr>
        <w:t xml:space="preserve"> that can help to control shark </w:t>
      </w:r>
      <w:r w:rsidR="009B077D" w:rsidRPr="000653AF">
        <w:rPr>
          <w:rFonts w:ascii="Times New Roman" w:hAnsi="Times New Roman" w:cs="Times New Roman"/>
          <w:sz w:val="24"/>
          <w:szCs w:val="24"/>
        </w:rPr>
        <w:t>attacks.</w:t>
      </w:r>
      <w:r w:rsidR="00484AC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C1155E">
        <w:rPr>
          <w:rFonts w:ascii="Times New Roman" w:hAnsi="Times New Roman" w:cs="Times New Roman"/>
          <w:sz w:val="24"/>
          <w:szCs w:val="24"/>
        </w:rPr>
        <w:t>S</w:t>
      </w:r>
      <w:r w:rsidR="00484AC9" w:rsidRPr="000653AF">
        <w:rPr>
          <w:rFonts w:ascii="Times New Roman" w:hAnsi="Times New Roman" w:cs="Times New Roman"/>
          <w:sz w:val="24"/>
          <w:szCs w:val="24"/>
        </w:rPr>
        <w:t xml:space="preserve">everal discussion has been conducted, with an aim to </w:t>
      </w:r>
      <w:r w:rsidR="009B077D" w:rsidRPr="000653AF">
        <w:rPr>
          <w:rFonts w:ascii="Times New Roman" w:hAnsi="Times New Roman" w:cs="Times New Roman"/>
          <w:sz w:val="24"/>
          <w:szCs w:val="24"/>
        </w:rPr>
        <w:t>analyze</w:t>
      </w:r>
      <w:r w:rsidR="00484AC9" w:rsidRPr="000653AF">
        <w:rPr>
          <w:rFonts w:ascii="Times New Roman" w:hAnsi="Times New Roman" w:cs="Times New Roman"/>
          <w:sz w:val="24"/>
          <w:szCs w:val="24"/>
        </w:rPr>
        <w:t xml:space="preserve"> if shark nets are </w:t>
      </w:r>
      <w:r w:rsidR="009B077D" w:rsidRPr="000653AF">
        <w:rPr>
          <w:rFonts w:ascii="Times New Roman" w:hAnsi="Times New Roman" w:cs="Times New Roman"/>
          <w:sz w:val="24"/>
          <w:szCs w:val="24"/>
        </w:rPr>
        <w:t>effective</w:t>
      </w:r>
      <w:r w:rsidR="00484AC9" w:rsidRPr="000653AF">
        <w:rPr>
          <w:rFonts w:ascii="Times New Roman" w:hAnsi="Times New Roman" w:cs="Times New Roman"/>
          <w:sz w:val="24"/>
          <w:szCs w:val="24"/>
        </w:rPr>
        <w:t xml:space="preserve"> or not.</w:t>
      </w:r>
    </w:p>
    <w:p w14:paraId="170B3F16" w14:textId="43951DD5" w:rsidR="00730878" w:rsidRPr="000653AF" w:rsidRDefault="007B6A3D" w:rsidP="004623F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>Shark nets and their necessity</w:t>
      </w:r>
    </w:p>
    <w:p w14:paraId="66D539AC" w14:textId="4677C33B" w:rsidR="00C1155E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In accordance </w:t>
      </w:r>
      <w:r w:rsidR="009B077D" w:rsidRPr="000653AF">
        <w:rPr>
          <w:rFonts w:ascii="Times New Roman" w:hAnsi="Times New Roman" w:cs="Times New Roman"/>
          <w:sz w:val="24"/>
          <w:szCs w:val="24"/>
        </w:rPr>
        <w:t xml:space="preserve">with the recent 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information </w:t>
      </w:r>
      <w:r w:rsidR="009B077D" w:rsidRPr="000653AF">
        <w:rPr>
          <w:rFonts w:ascii="Times New Roman" w:hAnsi="Times New Roman" w:cs="Times New Roman"/>
          <w:sz w:val="24"/>
          <w:szCs w:val="24"/>
        </w:rPr>
        <w:t>source</w:t>
      </w:r>
      <w:r w:rsidR="00DB0C77" w:rsidRPr="000653AF">
        <w:rPr>
          <w:rFonts w:ascii="Times New Roman" w:hAnsi="Times New Roman" w:cs="Times New Roman"/>
          <w:sz w:val="24"/>
          <w:szCs w:val="24"/>
        </w:rPr>
        <w:t>, it is highlighted that the long 51</w:t>
      </w:r>
      <w:r w:rsidR="00C1155E">
        <w:rPr>
          <w:rFonts w:ascii="Times New Roman" w:hAnsi="Times New Roman" w:cs="Times New Roman"/>
          <w:sz w:val="24"/>
          <w:szCs w:val="24"/>
        </w:rPr>
        <w:t xml:space="preserve"> </w:t>
      </w:r>
      <w:r w:rsidR="00DB0C77" w:rsidRPr="000653AF">
        <w:rPr>
          <w:rFonts w:ascii="Times New Roman" w:hAnsi="Times New Roman" w:cs="Times New Roman"/>
          <w:sz w:val="24"/>
          <w:szCs w:val="24"/>
        </w:rPr>
        <w:t>b</w:t>
      </w:r>
      <w:r w:rsidR="00C1155E">
        <w:rPr>
          <w:rFonts w:ascii="Times New Roman" w:hAnsi="Times New Roman" w:cs="Times New Roman"/>
          <w:sz w:val="24"/>
          <w:szCs w:val="24"/>
        </w:rPr>
        <w:t>eac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hes, covering the </w:t>
      </w:r>
      <w:r w:rsidR="009B077D" w:rsidRPr="000653AF">
        <w:rPr>
          <w:rFonts w:ascii="Times New Roman" w:hAnsi="Times New Roman" w:cs="Times New Roman"/>
          <w:sz w:val="24"/>
          <w:szCs w:val="24"/>
        </w:rPr>
        <w:t>areas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 of 250 km of the New South Wales </w:t>
      </w:r>
      <w:r w:rsidR="009B077D" w:rsidRPr="000653AF">
        <w:rPr>
          <w:rFonts w:ascii="Times New Roman" w:hAnsi="Times New Roman" w:cs="Times New Roman"/>
          <w:sz w:val="24"/>
          <w:szCs w:val="24"/>
        </w:rPr>
        <w:t>coastline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, </w:t>
      </w:r>
      <w:r w:rsidR="009B077D" w:rsidRPr="000653AF">
        <w:rPr>
          <w:rFonts w:ascii="Times New Roman" w:hAnsi="Times New Roman" w:cs="Times New Roman"/>
          <w:sz w:val="24"/>
          <w:szCs w:val="24"/>
        </w:rPr>
        <w:t>there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 are a lot of </w:t>
      </w:r>
      <w:r w:rsidR="009B077D" w:rsidRPr="000653AF">
        <w:rPr>
          <w:rFonts w:ascii="Times New Roman" w:hAnsi="Times New Roman" w:cs="Times New Roman"/>
          <w:sz w:val="24"/>
          <w:szCs w:val="24"/>
        </w:rPr>
        <w:t>beaches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, </w:t>
      </w:r>
      <w:r w:rsidR="002D12A4" w:rsidRPr="000653AF">
        <w:rPr>
          <w:rFonts w:ascii="Times New Roman" w:hAnsi="Times New Roman" w:cs="Times New Roman"/>
          <w:sz w:val="24"/>
          <w:szCs w:val="24"/>
        </w:rPr>
        <w:t>ruined</w:t>
      </w:r>
      <w:r w:rsidR="00DB0C77" w:rsidRPr="000653AF">
        <w:rPr>
          <w:rFonts w:ascii="Times New Roman" w:hAnsi="Times New Roman" w:cs="Times New Roman"/>
          <w:sz w:val="24"/>
          <w:szCs w:val="24"/>
        </w:rPr>
        <w:t xml:space="preserve"> by the net. 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The net lines were approved and deployed in 1935, which </w:t>
      </w:r>
      <w:r w:rsidR="002D12A4" w:rsidRPr="000653AF">
        <w:rPr>
          <w:rFonts w:ascii="Times New Roman" w:hAnsi="Times New Roman" w:cs="Times New Roman"/>
          <w:sz w:val="24"/>
          <w:szCs w:val="24"/>
        </w:rPr>
        <w:t>are used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as only a </w:t>
      </w:r>
      <w:r w:rsidR="00580790" w:rsidRPr="000653AF">
        <w:rPr>
          <w:rFonts w:ascii="Times New Roman" w:hAnsi="Times New Roman" w:cs="Times New Roman"/>
          <w:sz w:val="24"/>
          <w:szCs w:val="24"/>
        </w:rPr>
        <w:t>two-year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experiment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="000653AF" w:rsidRPr="000653AF">
        <w:rPr>
          <w:rFonts w:ascii="Times New Roman" w:hAnsi="Times New Roman" w:cs="Times New Roman"/>
          <w:sz w:val="24"/>
          <w:szCs w:val="24"/>
        </w:rPr>
        <w:t>.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ED55A1">
        <w:rPr>
          <w:rFonts w:ascii="Times New Roman" w:hAnsi="Times New Roman" w:cs="Times New Roman"/>
          <w:sz w:val="24"/>
          <w:szCs w:val="24"/>
        </w:rPr>
        <w:t>H</w:t>
      </w:r>
      <w:r w:rsidR="00C1155E" w:rsidRPr="000653AF">
        <w:rPr>
          <w:rFonts w:ascii="Times New Roman" w:hAnsi="Times New Roman" w:cs="Times New Roman"/>
          <w:sz w:val="24"/>
          <w:szCs w:val="24"/>
        </w:rPr>
        <w:t>owever, by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1937, it was found that there </w:t>
      </w:r>
      <w:r w:rsidR="00580790" w:rsidRPr="000653AF">
        <w:rPr>
          <w:rFonts w:ascii="Times New Roman" w:hAnsi="Times New Roman" w:cs="Times New Roman"/>
          <w:sz w:val="24"/>
          <w:szCs w:val="24"/>
        </w:rPr>
        <w:t>are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no cases found in </w:t>
      </w:r>
      <w:r w:rsidR="00580790" w:rsidRPr="000653AF">
        <w:rPr>
          <w:rFonts w:ascii="Times New Roman" w:hAnsi="Times New Roman" w:cs="Times New Roman"/>
          <w:sz w:val="24"/>
          <w:szCs w:val="24"/>
        </w:rPr>
        <w:t>terms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of the shark bites and none of the </w:t>
      </w:r>
      <w:r w:rsidR="00920BB1" w:rsidRPr="000653AF">
        <w:rPr>
          <w:rFonts w:ascii="Times New Roman" w:hAnsi="Times New Roman" w:cs="Times New Roman"/>
          <w:sz w:val="24"/>
          <w:szCs w:val="24"/>
        </w:rPr>
        <w:t>government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funding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was </w:t>
      </w:r>
      <w:r w:rsidR="00920BB1" w:rsidRPr="000653AF">
        <w:rPr>
          <w:rFonts w:ascii="Times New Roman" w:hAnsi="Times New Roman" w:cs="Times New Roman"/>
          <w:sz w:val="24"/>
          <w:szCs w:val="24"/>
        </w:rPr>
        <w:t>provided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to address the stance or fi</w:t>
      </w:r>
      <w:r w:rsidR="00C1155E">
        <w:rPr>
          <w:rFonts w:ascii="Times New Roman" w:hAnsi="Times New Roman" w:cs="Times New Roman"/>
          <w:sz w:val="24"/>
          <w:szCs w:val="24"/>
        </w:rPr>
        <w:t>n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d if there </w:t>
      </w:r>
      <w:r w:rsidR="002D12A4" w:rsidRPr="000653AF">
        <w:rPr>
          <w:rFonts w:ascii="Times New Roman" w:hAnsi="Times New Roman" w:cs="Times New Roman"/>
          <w:sz w:val="24"/>
          <w:szCs w:val="24"/>
        </w:rPr>
        <w:t>are any</w:t>
      </w:r>
      <w:r w:rsidR="00F5375F" w:rsidRPr="000653AF">
        <w:rPr>
          <w:rFonts w:ascii="Times New Roman" w:hAnsi="Times New Roman" w:cs="Times New Roman"/>
          <w:sz w:val="24"/>
          <w:szCs w:val="24"/>
        </w:rPr>
        <w:t xml:space="preserve"> gaps. 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The </w:t>
      </w:r>
      <w:r w:rsidR="002D12A4" w:rsidRPr="000653AF">
        <w:rPr>
          <w:rFonts w:ascii="Times New Roman" w:hAnsi="Times New Roman" w:cs="Times New Roman"/>
          <w:sz w:val="24"/>
          <w:szCs w:val="24"/>
        </w:rPr>
        <w:t>rationale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of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net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1C1EE2" w:rsidRPr="000653AF">
        <w:rPr>
          <w:rFonts w:ascii="Times New Roman" w:hAnsi="Times New Roman" w:cs="Times New Roman"/>
          <w:sz w:val="24"/>
          <w:szCs w:val="24"/>
        </w:rPr>
        <w:t>l</w:t>
      </w:r>
      <w:r w:rsidR="00C1155E">
        <w:rPr>
          <w:rFonts w:ascii="Times New Roman" w:hAnsi="Times New Roman" w:cs="Times New Roman"/>
          <w:sz w:val="24"/>
          <w:szCs w:val="24"/>
        </w:rPr>
        <w:t>i</w:t>
      </w:r>
      <w:r w:rsidR="001C1EE2" w:rsidRPr="000653AF">
        <w:rPr>
          <w:rFonts w:ascii="Times New Roman" w:hAnsi="Times New Roman" w:cs="Times New Roman"/>
          <w:sz w:val="24"/>
          <w:szCs w:val="24"/>
        </w:rPr>
        <w:t>n</w:t>
      </w:r>
      <w:r w:rsidR="00C1155E">
        <w:rPr>
          <w:rFonts w:ascii="Times New Roman" w:hAnsi="Times New Roman" w:cs="Times New Roman"/>
          <w:sz w:val="24"/>
          <w:szCs w:val="24"/>
        </w:rPr>
        <w:t>e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can be traced from NSWs </w:t>
      </w:r>
      <w:r w:rsidR="002D12A4" w:rsidRPr="000653AF">
        <w:rPr>
          <w:rFonts w:ascii="Times New Roman" w:hAnsi="Times New Roman" w:cs="Times New Roman"/>
          <w:sz w:val="24"/>
          <w:szCs w:val="24"/>
        </w:rPr>
        <w:t>imminent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150</w:t>
      </w:r>
      <w:r w:rsidR="001C1EE2" w:rsidRPr="000653AF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anniversary which inferred that the state </w:t>
      </w:r>
      <w:r w:rsidR="002D12A4" w:rsidRPr="000653AF">
        <w:rPr>
          <w:rFonts w:ascii="Times New Roman" w:hAnsi="Times New Roman" w:cs="Times New Roman"/>
          <w:sz w:val="24"/>
          <w:szCs w:val="24"/>
        </w:rPr>
        <w:t>politician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was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fearful of the s</w:t>
      </w:r>
      <w:r w:rsidR="00C1155E">
        <w:rPr>
          <w:rFonts w:ascii="Times New Roman" w:hAnsi="Times New Roman" w:cs="Times New Roman"/>
          <w:sz w:val="24"/>
          <w:szCs w:val="24"/>
        </w:rPr>
        <w:t>h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ark </w:t>
      </w:r>
      <w:r w:rsidR="002D12A4" w:rsidRPr="000653AF">
        <w:rPr>
          <w:rFonts w:ascii="Times New Roman" w:hAnsi="Times New Roman" w:cs="Times New Roman"/>
          <w:sz w:val="24"/>
          <w:szCs w:val="24"/>
        </w:rPr>
        <w:t>attacks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during the celebration. </w:t>
      </w:r>
      <w:r w:rsidR="004623F8" w:rsidRPr="000653AF">
        <w:rPr>
          <w:rFonts w:ascii="Times New Roman" w:hAnsi="Times New Roman" w:cs="Times New Roman"/>
          <w:sz w:val="24"/>
          <w:szCs w:val="24"/>
        </w:rPr>
        <w:t xml:space="preserve">The </w:t>
      </w:r>
      <w:r w:rsidR="004623F8">
        <w:rPr>
          <w:rFonts w:ascii="Times New Roman" w:hAnsi="Times New Roman" w:cs="Times New Roman"/>
          <w:sz w:val="24"/>
          <w:szCs w:val="24"/>
        </w:rPr>
        <w:t>nets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were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removed </w:t>
      </w:r>
      <w:r w:rsidR="002D12A4" w:rsidRPr="000653AF">
        <w:rPr>
          <w:rFonts w:ascii="Times New Roman" w:hAnsi="Times New Roman" w:cs="Times New Roman"/>
          <w:sz w:val="24"/>
          <w:szCs w:val="24"/>
        </w:rPr>
        <w:t>d</w:t>
      </w:r>
      <w:r w:rsidR="00C1155E">
        <w:rPr>
          <w:rFonts w:ascii="Times New Roman" w:hAnsi="Times New Roman" w:cs="Times New Roman"/>
          <w:sz w:val="24"/>
          <w:szCs w:val="24"/>
        </w:rPr>
        <w:t>ur</w:t>
      </w:r>
      <w:r w:rsidR="002D12A4" w:rsidRPr="000653AF">
        <w:rPr>
          <w:rFonts w:ascii="Times New Roman" w:hAnsi="Times New Roman" w:cs="Times New Roman"/>
          <w:sz w:val="24"/>
          <w:szCs w:val="24"/>
        </w:rPr>
        <w:t>ing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second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world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war taking int</w:t>
      </w:r>
      <w:r w:rsidR="00C1155E">
        <w:rPr>
          <w:rFonts w:ascii="Times New Roman" w:hAnsi="Times New Roman" w:cs="Times New Roman"/>
          <w:sz w:val="24"/>
          <w:szCs w:val="24"/>
        </w:rPr>
        <w:t>o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account the aim of facilitating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American</w:t>
      </w:r>
      <w:r w:rsidR="001C1EE2" w:rsidRPr="000653AF">
        <w:rPr>
          <w:rFonts w:ascii="Times New Roman" w:hAnsi="Times New Roman" w:cs="Times New Roman"/>
          <w:sz w:val="24"/>
          <w:szCs w:val="24"/>
        </w:rPr>
        <w:t xml:space="preserve"> fisheries. 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Later in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time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of next three </w:t>
      </w:r>
      <w:r w:rsidR="002D12A4" w:rsidRPr="000653AF">
        <w:rPr>
          <w:rFonts w:ascii="Times New Roman" w:hAnsi="Times New Roman" w:cs="Times New Roman"/>
          <w:sz w:val="24"/>
          <w:szCs w:val="24"/>
        </w:rPr>
        <w:t>years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, between 1943 till 1946 there were no </w:t>
      </w:r>
      <w:r w:rsidR="002D12A4" w:rsidRPr="000653AF">
        <w:rPr>
          <w:rFonts w:ascii="Times New Roman" w:hAnsi="Times New Roman" w:cs="Times New Roman"/>
          <w:sz w:val="24"/>
          <w:szCs w:val="24"/>
        </w:rPr>
        <w:t>significan</w:t>
      </w:r>
      <w:r w:rsidR="00C1155E">
        <w:rPr>
          <w:rFonts w:ascii="Times New Roman" w:hAnsi="Times New Roman" w:cs="Times New Roman"/>
          <w:sz w:val="24"/>
          <w:szCs w:val="24"/>
        </w:rPr>
        <w:t>ce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of shark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bites at the un-netted </w:t>
      </w:r>
      <w:r w:rsidR="00ED55A1">
        <w:rPr>
          <w:rFonts w:ascii="Times New Roman" w:hAnsi="Times New Roman" w:cs="Times New Roman"/>
          <w:sz w:val="24"/>
          <w:szCs w:val="24"/>
        </w:rPr>
        <w:t>b</w:t>
      </w:r>
      <w:r w:rsidR="00580790" w:rsidRPr="000653AF">
        <w:rPr>
          <w:rFonts w:ascii="Times New Roman" w:hAnsi="Times New Roman" w:cs="Times New Roman"/>
          <w:sz w:val="24"/>
          <w:szCs w:val="24"/>
        </w:rPr>
        <w:t>eache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2D12A4" w:rsidRPr="000653AF">
        <w:rPr>
          <w:rFonts w:ascii="Times New Roman" w:hAnsi="Times New Roman" w:cs="Times New Roman"/>
          <w:sz w:val="24"/>
          <w:szCs w:val="24"/>
        </w:rPr>
        <w:t>However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, by the end of the war, </w:t>
      </w:r>
      <w:r w:rsidR="002D12A4" w:rsidRPr="000653AF">
        <w:rPr>
          <w:rFonts w:ascii="Times New Roman" w:hAnsi="Times New Roman" w:cs="Times New Roman"/>
          <w:sz w:val="24"/>
          <w:szCs w:val="24"/>
        </w:rPr>
        <w:t>William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McKell announced that the use </w:t>
      </w:r>
      <w:r w:rsidR="002D12A4" w:rsidRPr="000653AF">
        <w:rPr>
          <w:rFonts w:ascii="Times New Roman" w:hAnsi="Times New Roman" w:cs="Times New Roman"/>
          <w:sz w:val="24"/>
          <w:szCs w:val="24"/>
        </w:rPr>
        <w:t>of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net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CC7B39" w:rsidRPr="000653AF">
        <w:rPr>
          <w:rFonts w:ascii="Times New Roman" w:hAnsi="Times New Roman" w:cs="Times New Roman"/>
          <w:sz w:val="24"/>
          <w:szCs w:val="24"/>
        </w:rPr>
        <w:t>lin</w:t>
      </w:r>
      <w:r w:rsidR="002D12A4" w:rsidRPr="000653AF">
        <w:rPr>
          <w:rFonts w:ascii="Times New Roman" w:hAnsi="Times New Roman" w:cs="Times New Roman"/>
          <w:sz w:val="24"/>
          <w:szCs w:val="24"/>
        </w:rPr>
        <w:t>e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s was so invaluable, </w:t>
      </w:r>
      <w:r w:rsidR="002D12A4" w:rsidRPr="000653AF">
        <w:rPr>
          <w:rFonts w:ascii="Times New Roman" w:hAnsi="Times New Roman" w:cs="Times New Roman"/>
          <w:sz w:val="24"/>
          <w:szCs w:val="24"/>
        </w:rPr>
        <w:t>reporting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that there </w:t>
      </w:r>
      <w:r w:rsidR="002D12A4" w:rsidRPr="000653AF">
        <w:rPr>
          <w:rFonts w:ascii="Times New Roman" w:hAnsi="Times New Roman" w:cs="Times New Roman"/>
          <w:sz w:val="24"/>
          <w:szCs w:val="24"/>
        </w:rPr>
        <w:t>were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shark </w:t>
      </w:r>
      <w:r w:rsidR="002D12A4" w:rsidRPr="000653AF">
        <w:rPr>
          <w:rFonts w:ascii="Times New Roman" w:hAnsi="Times New Roman" w:cs="Times New Roman"/>
          <w:sz w:val="24"/>
          <w:szCs w:val="24"/>
        </w:rPr>
        <w:t>faculties</w:t>
      </w:r>
      <w:r w:rsidR="00CC7B39" w:rsidRPr="000653AF">
        <w:rPr>
          <w:rFonts w:ascii="Times New Roman" w:hAnsi="Times New Roman" w:cs="Times New Roman"/>
          <w:sz w:val="24"/>
          <w:szCs w:val="24"/>
        </w:rPr>
        <w:t xml:space="preserve"> recorded. </w:t>
      </w:r>
      <w:r w:rsidR="00D374E5" w:rsidRPr="000653AF">
        <w:rPr>
          <w:rFonts w:ascii="Times New Roman" w:hAnsi="Times New Roman" w:cs="Times New Roman"/>
          <w:sz w:val="24"/>
          <w:szCs w:val="24"/>
        </w:rPr>
        <w:t xml:space="preserve">So, </w:t>
      </w:r>
      <w:r w:rsidR="002D12A4" w:rsidRPr="000653AF">
        <w:rPr>
          <w:rFonts w:ascii="Times New Roman" w:hAnsi="Times New Roman" w:cs="Times New Roman"/>
          <w:sz w:val="24"/>
          <w:szCs w:val="24"/>
        </w:rPr>
        <w:t>despite</w:t>
      </w:r>
      <w:r w:rsidR="00D374E5" w:rsidRPr="000653AF">
        <w:rPr>
          <w:rFonts w:ascii="Times New Roman" w:hAnsi="Times New Roman" w:cs="Times New Roman"/>
          <w:sz w:val="24"/>
          <w:szCs w:val="24"/>
        </w:rPr>
        <w:t xml:space="preserve"> eradicating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use</w:t>
      </w:r>
      <w:r w:rsidR="00D374E5" w:rsidRPr="000653AF">
        <w:rPr>
          <w:rFonts w:ascii="Times New Roman" w:hAnsi="Times New Roman" w:cs="Times New Roman"/>
          <w:sz w:val="24"/>
          <w:szCs w:val="24"/>
        </w:rPr>
        <w:t xml:space="preserve"> of shark net, </w:t>
      </w:r>
      <w:r w:rsidR="002D12A4" w:rsidRPr="000653AF">
        <w:rPr>
          <w:rFonts w:ascii="Times New Roman" w:hAnsi="Times New Roman" w:cs="Times New Roman"/>
          <w:sz w:val="24"/>
          <w:szCs w:val="24"/>
        </w:rPr>
        <w:t>he</w:t>
      </w:r>
      <w:r w:rsidR="00D374E5" w:rsidRPr="000653AF">
        <w:rPr>
          <w:rFonts w:ascii="Times New Roman" w:hAnsi="Times New Roman" w:cs="Times New Roman"/>
          <w:sz w:val="24"/>
          <w:szCs w:val="24"/>
        </w:rPr>
        <w:t xml:space="preserve"> announced that the shark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 nets</w:t>
      </w:r>
      <w:r w:rsidR="00D374E5" w:rsidRPr="000653AF">
        <w:rPr>
          <w:rFonts w:ascii="Times New Roman" w:hAnsi="Times New Roman" w:cs="Times New Roman"/>
          <w:sz w:val="24"/>
          <w:szCs w:val="24"/>
        </w:rPr>
        <w:t xml:space="preserve"> should be used in </w:t>
      </w:r>
      <w:r w:rsidR="002D12A4" w:rsidRPr="000653AF">
        <w:rPr>
          <w:rFonts w:ascii="Times New Roman" w:hAnsi="Times New Roman" w:cs="Times New Roman"/>
          <w:sz w:val="24"/>
          <w:szCs w:val="24"/>
        </w:rPr>
        <w:t>coordination</w:t>
      </w:r>
      <w:r w:rsidR="00D374E5" w:rsidRPr="000653AF">
        <w:rPr>
          <w:rFonts w:ascii="Times New Roman" w:hAnsi="Times New Roman" w:cs="Times New Roman"/>
          <w:sz w:val="24"/>
          <w:szCs w:val="24"/>
        </w:rPr>
        <w:t xml:space="preserve"> with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experimental</w:t>
      </w:r>
      <w:r w:rsidR="00EB3C90" w:rsidRPr="000653AF">
        <w:rPr>
          <w:rFonts w:ascii="Times New Roman" w:hAnsi="Times New Roman" w:cs="Times New Roman"/>
          <w:sz w:val="24"/>
          <w:szCs w:val="24"/>
        </w:rPr>
        <w:t xml:space="preserve"> shark </w:t>
      </w:r>
      <w:r w:rsidR="002D12A4" w:rsidRPr="000653AF">
        <w:rPr>
          <w:rFonts w:ascii="Times New Roman" w:hAnsi="Times New Roman" w:cs="Times New Roman"/>
          <w:sz w:val="24"/>
          <w:szCs w:val="24"/>
        </w:rPr>
        <w:t>repellant</w:t>
      </w:r>
      <w:r w:rsidR="00EB3C90" w:rsidRPr="000653AF">
        <w:rPr>
          <w:rFonts w:ascii="Times New Roman" w:hAnsi="Times New Roman" w:cs="Times New Roman"/>
          <w:sz w:val="24"/>
          <w:szCs w:val="24"/>
        </w:rPr>
        <w:t xml:space="preserve"> because </w:t>
      </w:r>
      <w:r w:rsidR="00EB3C90" w:rsidRPr="000653AF">
        <w:rPr>
          <w:rFonts w:ascii="Times New Roman" w:hAnsi="Times New Roman" w:cs="Times New Roman"/>
          <w:b/>
          <w:sz w:val="24"/>
          <w:szCs w:val="24"/>
        </w:rPr>
        <w:t>“</w:t>
      </w:r>
      <w:r w:rsidR="00EB3C90" w:rsidRPr="000653A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if meshing alone were used, I fear it would prove to be of little value. Worse, it would possibly lull the public into a sense of false security, leading to diminished watchfulness and possibly </w:t>
      </w:r>
      <w:r w:rsidR="00EB3C90" w:rsidRPr="000653A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lastRenderedPageBreak/>
        <w:t>to tragedy</w:t>
      </w:r>
      <w:r w:rsidR="00890E99" w:rsidRPr="000653A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footnoteReference w:id="5"/>
      </w:r>
      <w:r w:rsidR="00EB3C90" w:rsidRPr="000653AF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.” </w:t>
      </w:r>
      <w:r w:rsidR="008D7066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Ultimately</w:t>
      </w:r>
      <w:r w:rsidR="008D7066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knowing that there are 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o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hrank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tes, and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 little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reat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the people's lives, the n</w:t>
      </w:r>
      <w:r w:rsidR="00C1155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ts 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were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gain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nacted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 they were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xtended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the Hunter as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ell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s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llawarra</w:t>
      </w:r>
      <w:r w:rsidR="00D5705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dhering to the new plan of action.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e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aches of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Queensland</w:t>
      </w:r>
      <w:r w:rsidRPr="000653AF">
        <w:rPr>
          <w:rFonts w:ascii="Times New Roman" w:hAnsi="Times New Roman" w:cs="Times New Roman"/>
          <w:sz w:val="24"/>
          <w:szCs w:val="24"/>
        </w:rPr>
        <w:t xml:space="preserve"> are one of the major and important places for swimming but the only </w:t>
      </w:r>
      <w:r w:rsidR="002D12A4" w:rsidRPr="000653AF">
        <w:rPr>
          <w:rFonts w:ascii="Times New Roman" w:hAnsi="Times New Roman" w:cs="Times New Roman"/>
          <w:sz w:val="24"/>
          <w:szCs w:val="24"/>
        </w:rPr>
        <w:t>threat</w:t>
      </w:r>
      <w:r w:rsidRPr="000653AF">
        <w:rPr>
          <w:rFonts w:ascii="Times New Roman" w:hAnsi="Times New Roman" w:cs="Times New Roman"/>
          <w:sz w:val="24"/>
          <w:szCs w:val="24"/>
        </w:rPr>
        <w:t xml:space="preserve"> prevalent is that of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s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cause sharks are assumed to inhabit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coastline</w:t>
      </w:r>
      <w:r w:rsidRPr="000653AF">
        <w:rPr>
          <w:rFonts w:ascii="Times New Roman" w:hAnsi="Times New Roman" w:cs="Times New Roman"/>
          <w:sz w:val="24"/>
          <w:szCs w:val="24"/>
        </w:rPr>
        <w:t>, along with rivers, creeks, estuaries and the stream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67B2FD" w14:textId="71333BE8" w:rsidR="00730878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Taking into </w:t>
      </w:r>
      <w:r w:rsidR="002D12A4" w:rsidRPr="000653AF">
        <w:rPr>
          <w:rFonts w:ascii="Times New Roman" w:hAnsi="Times New Roman" w:cs="Times New Roman"/>
          <w:sz w:val="24"/>
          <w:szCs w:val="24"/>
        </w:rPr>
        <w:t>consideration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is threat, Shark Control </w:t>
      </w:r>
      <w:r w:rsidR="002D12A4" w:rsidRPr="000653AF">
        <w:rPr>
          <w:rFonts w:ascii="Times New Roman" w:hAnsi="Times New Roman" w:cs="Times New Roman"/>
          <w:sz w:val="24"/>
          <w:szCs w:val="24"/>
        </w:rPr>
        <w:t>Program</w:t>
      </w:r>
      <w:r w:rsidRPr="000653AF">
        <w:rPr>
          <w:rFonts w:ascii="Times New Roman" w:hAnsi="Times New Roman" w:cs="Times New Roman"/>
          <w:sz w:val="24"/>
          <w:szCs w:val="24"/>
        </w:rPr>
        <w:t xml:space="preserve"> was introduced also called (SCP), that was in place from 1916 and 1962, which inferred that there were 36 shark attacks in </w:t>
      </w:r>
      <w:r w:rsidR="002D12A4" w:rsidRPr="000653AF">
        <w:rPr>
          <w:rFonts w:ascii="Times New Roman" w:hAnsi="Times New Roman" w:cs="Times New Roman"/>
          <w:sz w:val="24"/>
          <w:szCs w:val="24"/>
        </w:rPr>
        <w:t>Queensland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that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result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 19 fatalities</w:t>
      </w:r>
      <w:r w:rsidR="00C1155E">
        <w:rPr>
          <w:rFonts w:ascii="Times New Roman" w:hAnsi="Times New Roman" w:cs="Times New Roman"/>
          <w:sz w:val="24"/>
          <w:szCs w:val="24"/>
        </w:rPr>
        <w:t xml:space="preserve"> </w:t>
      </w:r>
      <w:r w:rsidR="00C1155E"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 w:rsidR="00C1155E">
        <w:rPr>
          <w:rFonts w:ascii="Times New Roman" w:hAnsi="Times New Roman" w:cs="Times New Roman"/>
          <w:sz w:val="24"/>
          <w:szCs w:val="24"/>
        </w:rPr>
        <w:t xml:space="preserve">. </w:t>
      </w:r>
      <w:r w:rsidRPr="000653AF">
        <w:rPr>
          <w:rFonts w:ascii="Times New Roman" w:hAnsi="Times New Roman" w:cs="Times New Roman"/>
          <w:sz w:val="24"/>
          <w:szCs w:val="24"/>
        </w:rPr>
        <w:t xml:space="preserve"> However, after the implementation of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program</w:t>
      </w:r>
      <w:r w:rsidRPr="000653AF">
        <w:rPr>
          <w:rFonts w:ascii="Times New Roman" w:hAnsi="Times New Roman" w:cs="Times New Roman"/>
          <w:sz w:val="24"/>
          <w:szCs w:val="24"/>
        </w:rPr>
        <w:t xml:space="preserve">,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tot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numb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case of shark attack was found to be only one. It is also found that the SCP relies on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drumlin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and nets, several times it is the combination of both so that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</w:t>
      </w:r>
      <w:r w:rsidRPr="000653AF">
        <w:rPr>
          <w:rFonts w:ascii="Times New Roman" w:hAnsi="Times New Roman" w:cs="Times New Roman"/>
          <w:sz w:val="24"/>
          <w:szCs w:val="24"/>
        </w:rPr>
        <w:t xml:space="preserve"> attacks can be controlled. It tends to lower the risk of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</w:t>
      </w:r>
      <w:r w:rsidRPr="000653AF">
        <w:rPr>
          <w:rFonts w:ascii="Times New Roman" w:hAnsi="Times New Roman" w:cs="Times New Roman"/>
          <w:sz w:val="24"/>
          <w:szCs w:val="24"/>
        </w:rPr>
        <w:t xml:space="preserve"> but on </w:t>
      </w:r>
      <w:r w:rsidR="002D12A4" w:rsidRPr="000653AF">
        <w:rPr>
          <w:rFonts w:ascii="Times New Roman" w:hAnsi="Times New Roman" w:cs="Times New Roman"/>
          <w:sz w:val="24"/>
          <w:szCs w:val="24"/>
        </w:rPr>
        <w:t>the</w:t>
      </w:r>
      <w:r w:rsidRPr="000653AF">
        <w:rPr>
          <w:rFonts w:ascii="Times New Roman" w:hAnsi="Times New Roman" w:cs="Times New Roman"/>
          <w:sz w:val="24"/>
          <w:szCs w:val="24"/>
        </w:rPr>
        <w:t xml:space="preserve"> same board, this </w:t>
      </w:r>
      <w:r w:rsidR="002D12A4" w:rsidRPr="000653AF">
        <w:rPr>
          <w:rFonts w:ascii="Times New Roman" w:hAnsi="Times New Roman" w:cs="Times New Roman"/>
          <w:sz w:val="24"/>
          <w:szCs w:val="24"/>
        </w:rPr>
        <w:t>program</w:t>
      </w:r>
      <w:r w:rsidRPr="000653AF">
        <w:rPr>
          <w:rFonts w:ascii="Times New Roman" w:hAnsi="Times New Roman" w:cs="Times New Roman"/>
          <w:sz w:val="24"/>
          <w:szCs w:val="24"/>
        </w:rPr>
        <w:t xml:space="preserve"> was </w:t>
      </w:r>
      <w:r w:rsidR="002D12A4" w:rsidRPr="000653AF">
        <w:rPr>
          <w:rFonts w:ascii="Times New Roman" w:hAnsi="Times New Roman" w:cs="Times New Roman"/>
          <w:sz w:val="24"/>
          <w:szCs w:val="24"/>
        </w:rPr>
        <w:t>more</w:t>
      </w:r>
      <w:r w:rsidRPr="000653AF">
        <w:rPr>
          <w:rFonts w:ascii="Times New Roman" w:hAnsi="Times New Roman" w:cs="Times New Roman"/>
          <w:sz w:val="24"/>
          <w:szCs w:val="24"/>
        </w:rPr>
        <w:t xml:space="preserve"> like a </w:t>
      </w:r>
      <w:r w:rsidR="002D12A4" w:rsidRPr="000653AF">
        <w:rPr>
          <w:rFonts w:ascii="Times New Roman" w:hAnsi="Times New Roman" w:cs="Times New Roman"/>
          <w:sz w:val="24"/>
          <w:szCs w:val="24"/>
        </w:rPr>
        <w:t>penetrable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barri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tween </w:t>
      </w:r>
      <w:r w:rsidR="002D12A4" w:rsidRPr="000653AF">
        <w:rPr>
          <w:rFonts w:ascii="Times New Roman" w:hAnsi="Times New Roman" w:cs="Times New Roman"/>
          <w:sz w:val="24"/>
          <w:szCs w:val="24"/>
        </w:rPr>
        <w:t>humans</w:t>
      </w:r>
      <w:r w:rsidRPr="000653AF">
        <w:rPr>
          <w:rFonts w:ascii="Times New Roman" w:hAnsi="Times New Roman" w:cs="Times New Roman"/>
          <w:sz w:val="24"/>
          <w:szCs w:val="24"/>
        </w:rPr>
        <w:t xml:space="preserve"> and </w:t>
      </w:r>
      <w:r w:rsidR="002D12A4" w:rsidRPr="000653AF">
        <w:rPr>
          <w:rFonts w:ascii="Times New Roman" w:hAnsi="Times New Roman" w:cs="Times New Roman"/>
          <w:sz w:val="24"/>
          <w:szCs w:val="24"/>
        </w:rPr>
        <w:t>s</w:t>
      </w:r>
      <w:r w:rsidRPr="000653AF">
        <w:rPr>
          <w:rFonts w:ascii="Times New Roman" w:hAnsi="Times New Roman" w:cs="Times New Roman"/>
          <w:sz w:val="24"/>
          <w:szCs w:val="24"/>
        </w:rPr>
        <w:t xml:space="preserve">harks. The SCP aims at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r</w:t>
      </w:r>
      <w:r w:rsidR="00C1155E">
        <w:rPr>
          <w:rFonts w:ascii="Times New Roman" w:hAnsi="Times New Roman" w:cs="Times New Roman"/>
          <w:sz w:val="24"/>
          <w:szCs w:val="24"/>
        </w:rPr>
        <w:t>e-</w:t>
      </w:r>
      <w:r w:rsidR="002D12A4" w:rsidRPr="000653AF">
        <w:rPr>
          <w:rFonts w:ascii="Times New Roman" w:hAnsi="Times New Roman" w:cs="Times New Roman"/>
          <w:sz w:val="24"/>
          <w:szCs w:val="24"/>
        </w:rPr>
        <w:t>education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o</w:t>
      </w:r>
      <w:r w:rsidR="00C1155E">
        <w:rPr>
          <w:rFonts w:ascii="Times New Roman" w:hAnsi="Times New Roman" w:cs="Times New Roman"/>
          <w:sz w:val="24"/>
          <w:szCs w:val="24"/>
        </w:rPr>
        <w:t xml:space="preserve">n </w:t>
      </w:r>
      <w:r w:rsidRPr="000653AF">
        <w:rPr>
          <w:rFonts w:ascii="Times New Roman" w:hAnsi="Times New Roman" w:cs="Times New Roman"/>
          <w:sz w:val="24"/>
          <w:szCs w:val="24"/>
        </w:rPr>
        <w:t xml:space="preserve">the effect of </w:t>
      </w:r>
      <w:r w:rsidR="002D12A4" w:rsidRPr="000653AF">
        <w:rPr>
          <w:rFonts w:ascii="Times New Roman" w:hAnsi="Times New Roman" w:cs="Times New Roman"/>
          <w:sz w:val="24"/>
          <w:szCs w:val="24"/>
        </w:rPr>
        <w:t>prevention</w:t>
      </w:r>
      <w:r w:rsidRPr="000653AF">
        <w:rPr>
          <w:rFonts w:ascii="Times New Roman" w:hAnsi="Times New Roman" w:cs="Times New Roman"/>
          <w:sz w:val="24"/>
          <w:szCs w:val="24"/>
        </w:rPr>
        <w:t xml:space="preserve"> methods, without any impact on human safety, which seems to be </w:t>
      </w:r>
      <w:r w:rsidR="002D12A4" w:rsidRPr="000653AF">
        <w:rPr>
          <w:rFonts w:ascii="Times New Roman" w:hAnsi="Times New Roman" w:cs="Times New Roman"/>
          <w:sz w:val="24"/>
          <w:szCs w:val="24"/>
        </w:rPr>
        <w:t>static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 nature because it requires a call on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hotline</w:t>
      </w:r>
      <w:r w:rsidRPr="000653AF">
        <w:rPr>
          <w:rFonts w:ascii="Times New Roman" w:hAnsi="Times New Roman" w:cs="Times New Roman"/>
          <w:sz w:val="24"/>
          <w:szCs w:val="24"/>
        </w:rPr>
        <w:t xml:space="preserve"> which is way too far in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present</w:t>
      </w:r>
      <w:r w:rsidRPr="000653AF">
        <w:rPr>
          <w:rFonts w:ascii="Times New Roman" w:hAnsi="Times New Roman" w:cs="Times New Roman"/>
          <w:sz w:val="24"/>
          <w:szCs w:val="24"/>
        </w:rPr>
        <w:t xml:space="preserve"> time of steadiness and </w:t>
      </w:r>
      <w:r w:rsidR="002D12A4" w:rsidRPr="000653AF">
        <w:rPr>
          <w:rFonts w:ascii="Times New Roman" w:hAnsi="Times New Roman" w:cs="Times New Roman"/>
          <w:sz w:val="24"/>
          <w:szCs w:val="24"/>
        </w:rPr>
        <w:t>readines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9E8D8CA" w14:textId="797EA9FA" w:rsidR="00775E2B" w:rsidRPr="000653AF" w:rsidRDefault="007B6A3D" w:rsidP="004623F8">
      <w:pPr>
        <w:spacing w:after="0" w:line="480" w:lineRule="auto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</w:pPr>
      <w:r w:rsidRPr="000653AF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Review from </w:t>
      </w:r>
      <w:r w:rsidR="002D12A4" w:rsidRPr="000653AF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Department</w:t>
      </w:r>
      <w:r w:rsidRPr="000653AF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 of Primary Reports</w:t>
      </w:r>
    </w:p>
    <w:p w14:paraId="113215E5" w14:textId="3272DBF1" w:rsidR="00E751EC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s per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ecent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formation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C1155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CP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as re-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ndorsed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at in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ference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o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e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partment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f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rimary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2D12A4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port</w:t>
      </w:r>
      <w:r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n 2009.</w:t>
      </w:r>
      <w:r w:rsidR="00730878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75E2B" w:rsidRPr="000653AF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In accordance </w:t>
      </w:r>
      <w:r w:rsidR="002D12A4" w:rsidRPr="000653AF">
        <w:rPr>
          <w:rFonts w:ascii="Times New Roman" w:hAnsi="Times New Roman" w:cs="Times New Roman"/>
          <w:sz w:val="24"/>
          <w:szCs w:val="24"/>
        </w:rPr>
        <w:t>with the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DPI’s 2009 review, it is highlighted that there is a contemporary view </w:t>
      </w:r>
      <w:r w:rsidR="002D12A4" w:rsidRPr="000653AF">
        <w:rPr>
          <w:rFonts w:ascii="Times New Roman" w:hAnsi="Times New Roman" w:cs="Times New Roman"/>
          <w:sz w:val="24"/>
          <w:szCs w:val="24"/>
        </w:rPr>
        <w:t>of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’s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net. T</w:t>
      </w:r>
      <w:r w:rsidR="00C1155E">
        <w:rPr>
          <w:rFonts w:ascii="Times New Roman" w:hAnsi="Times New Roman" w:cs="Times New Roman"/>
          <w:sz w:val="24"/>
          <w:szCs w:val="24"/>
        </w:rPr>
        <w:t>he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Environut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Minister lan Macdbald highlighted and called the nets as the “Highly successful” </w:t>
      </w:r>
      <w:r w:rsidR="002D12A4" w:rsidRPr="000653AF">
        <w:rPr>
          <w:rFonts w:ascii="Times New Roman" w:hAnsi="Times New Roman" w:cs="Times New Roman"/>
          <w:sz w:val="24"/>
          <w:szCs w:val="24"/>
        </w:rPr>
        <w:t>approach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inferring that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report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bites </w:t>
      </w:r>
      <w:r w:rsidR="002D12A4" w:rsidRPr="000653AF">
        <w:rPr>
          <w:rFonts w:ascii="Times New Roman" w:hAnsi="Times New Roman" w:cs="Times New Roman"/>
          <w:sz w:val="24"/>
          <w:szCs w:val="24"/>
        </w:rPr>
        <w:t>was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674307" w:rsidRPr="000653AF">
        <w:rPr>
          <w:rFonts w:ascii="Times New Roman" w:hAnsi="Times New Roman" w:cs="Times New Roman"/>
          <w:sz w:val="24"/>
          <w:szCs w:val="24"/>
        </w:rPr>
        <w:lastRenderedPageBreak/>
        <w:t xml:space="preserve">found </w:t>
      </w:r>
      <w:r w:rsidR="002D12A4" w:rsidRPr="000653AF">
        <w:rPr>
          <w:rFonts w:ascii="Times New Roman" w:hAnsi="Times New Roman" w:cs="Times New Roman"/>
          <w:sz w:val="24"/>
          <w:szCs w:val="24"/>
        </w:rPr>
        <w:t>and</w:t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 it resulted in 14 injuries</w:t>
      </w:r>
      <w:r w:rsidR="00C1155E">
        <w:rPr>
          <w:rFonts w:ascii="Times New Roman" w:hAnsi="Times New Roman" w:cs="Times New Roman"/>
          <w:sz w:val="24"/>
          <w:szCs w:val="24"/>
        </w:rPr>
        <w:t xml:space="preserve"> </w:t>
      </w:r>
      <w:r w:rsidR="00C1155E"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 w:rsidR="00674307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2D12A4" w:rsidRPr="000653AF">
        <w:rPr>
          <w:rFonts w:ascii="Times New Roman" w:hAnsi="Times New Roman" w:cs="Times New Roman"/>
          <w:sz w:val="24"/>
          <w:szCs w:val="24"/>
        </w:rPr>
        <w:t>Also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, the Minister and </w:t>
      </w:r>
      <w:r w:rsidR="002D12A4" w:rsidRPr="000653AF">
        <w:rPr>
          <w:rFonts w:ascii="Times New Roman" w:hAnsi="Times New Roman" w:cs="Times New Roman"/>
          <w:sz w:val="24"/>
          <w:szCs w:val="24"/>
        </w:rPr>
        <w:t>Department cordially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pointed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out that the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re 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has been a single fatality that is </w:t>
      </w:r>
      <w:r w:rsidR="002D12A4" w:rsidRPr="000653AF">
        <w:rPr>
          <w:rFonts w:ascii="Times New Roman" w:hAnsi="Times New Roman" w:cs="Times New Roman"/>
          <w:sz w:val="24"/>
          <w:szCs w:val="24"/>
        </w:rPr>
        <w:t>found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with the net in 1</w:t>
      </w:r>
      <w:r w:rsidR="00C1155E">
        <w:rPr>
          <w:rFonts w:ascii="Times New Roman" w:hAnsi="Times New Roman" w:cs="Times New Roman"/>
          <w:sz w:val="24"/>
          <w:szCs w:val="24"/>
        </w:rPr>
        <w:t>9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51, </w:t>
      </w:r>
      <w:r w:rsidR="002D12A4" w:rsidRPr="000653AF">
        <w:rPr>
          <w:rFonts w:ascii="Times New Roman" w:hAnsi="Times New Roman" w:cs="Times New Roman"/>
          <w:sz w:val="24"/>
          <w:szCs w:val="24"/>
        </w:rPr>
        <w:t>taking into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account that </w:t>
      </w:r>
      <w:r w:rsidR="002D12A4" w:rsidRPr="000653AF">
        <w:rPr>
          <w:rFonts w:ascii="Times New Roman" w:hAnsi="Times New Roman" w:cs="Times New Roman"/>
          <w:sz w:val="24"/>
          <w:szCs w:val="24"/>
        </w:rPr>
        <w:t>trading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was introduced out of nothing and to </w:t>
      </w:r>
      <w:r w:rsidR="002D12A4" w:rsidRPr="000653AF">
        <w:rPr>
          <w:rFonts w:ascii="Times New Roman" w:hAnsi="Times New Roman" w:cs="Times New Roman"/>
          <w:sz w:val="24"/>
          <w:szCs w:val="24"/>
        </w:rPr>
        <w:t>increase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overall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privilege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of the people who came to have a </w:t>
      </w:r>
      <w:r w:rsidR="002D12A4" w:rsidRPr="000653AF">
        <w:rPr>
          <w:rFonts w:ascii="Times New Roman" w:hAnsi="Times New Roman" w:cs="Times New Roman"/>
          <w:sz w:val="24"/>
          <w:szCs w:val="24"/>
        </w:rPr>
        <w:t>remarkable</w:t>
      </w:r>
      <w:r w:rsidR="00B967E0" w:rsidRPr="000653AF">
        <w:rPr>
          <w:rFonts w:ascii="Times New Roman" w:hAnsi="Times New Roman" w:cs="Times New Roman"/>
          <w:sz w:val="24"/>
          <w:szCs w:val="24"/>
        </w:rPr>
        <w:t xml:space="preserve"> event. </w:t>
      </w:r>
      <w:r w:rsidR="0073087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The review highlights that being </w:t>
      </w:r>
      <w:r w:rsidR="002D12A4" w:rsidRPr="000653AF">
        <w:rPr>
          <w:rFonts w:ascii="Times New Roman" w:hAnsi="Times New Roman" w:cs="Times New Roman"/>
          <w:sz w:val="24"/>
          <w:szCs w:val="24"/>
        </w:rPr>
        <w:t>responsible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4623F8" w:rsidRPr="000653AF">
        <w:rPr>
          <w:rFonts w:ascii="Times New Roman" w:hAnsi="Times New Roman" w:cs="Times New Roman"/>
          <w:sz w:val="24"/>
          <w:szCs w:val="24"/>
        </w:rPr>
        <w:t>govern</w:t>
      </w:r>
      <w:r w:rsidR="004623F8">
        <w:rPr>
          <w:rFonts w:ascii="Times New Roman" w:hAnsi="Times New Roman" w:cs="Times New Roman"/>
          <w:sz w:val="24"/>
          <w:szCs w:val="24"/>
        </w:rPr>
        <w:t xml:space="preserve">ment </w:t>
      </w:r>
      <w:r w:rsidR="004623F8" w:rsidRPr="000653AF">
        <w:rPr>
          <w:rFonts w:ascii="Times New Roman" w:hAnsi="Times New Roman" w:cs="Times New Roman"/>
          <w:sz w:val="24"/>
          <w:szCs w:val="24"/>
        </w:rPr>
        <w:t>and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responsible state, a </w:t>
      </w:r>
      <w:r w:rsidR="002D12A4" w:rsidRPr="000653AF">
        <w:rPr>
          <w:rFonts w:ascii="Times New Roman" w:hAnsi="Times New Roman" w:cs="Times New Roman"/>
          <w:sz w:val="24"/>
          <w:szCs w:val="24"/>
        </w:rPr>
        <w:t>massive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responsibility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is required to be assigned to </w:t>
      </w:r>
      <w:r w:rsidR="002D12A4" w:rsidRPr="000653AF">
        <w:rPr>
          <w:rFonts w:ascii="Times New Roman" w:hAnsi="Times New Roman" w:cs="Times New Roman"/>
          <w:sz w:val="24"/>
          <w:szCs w:val="24"/>
        </w:rPr>
        <w:t>the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stakeholders of the state and country because it is bit </w:t>
      </w:r>
      <w:r w:rsidR="002D12A4" w:rsidRPr="000653AF">
        <w:rPr>
          <w:rFonts w:ascii="Times New Roman" w:hAnsi="Times New Roman" w:cs="Times New Roman"/>
          <w:sz w:val="24"/>
          <w:szCs w:val="24"/>
        </w:rPr>
        <w:t>ambiguous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that a decision that </w:t>
      </w:r>
      <w:r w:rsidR="002D12A4" w:rsidRPr="000653AF">
        <w:rPr>
          <w:rFonts w:ascii="Times New Roman" w:hAnsi="Times New Roman" w:cs="Times New Roman"/>
          <w:sz w:val="24"/>
          <w:szCs w:val="24"/>
        </w:rPr>
        <w:t>has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resulted </w:t>
      </w:r>
      <w:r w:rsidR="002D12A4" w:rsidRPr="000653AF">
        <w:rPr>
          <w:rFonts w:ascii="Times New Roman" w:hAnsi="Times New Roman" w:cs="Times New Roman"/>
          <w:sz w:val="24"/>
          <w:szCs w:val="24"/>
        </w:rPr>
        <w:t>in a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threat to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wildlife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was made and issued without any </w:t>
      </w:r>
      <w:r w:rsidR="002D12A4" w:rsidRPr="000653AF">
        <w:rPr>
          <w:rFonts w:ascii="Times New Roman" w:hAnsi="Times New Roman" w:cs="Times New Roman"/>
          <w:sz w:val="24"/>
          <w:szCs w:val="24"/>
        </w:rPr>
        <w:t>reference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to </w:t>
      </w:r>
      <w:r w:rsidR="002D12A4" w:rsidRPr="000653AF">
        <w:rPr>
          <w:rFonts w:ascii="Times New Roman" w:hAnsi="Times New Roman" w:cs="Times New Roman"/>
          <w:sz w:val="24"/>
          <w:szCs w:val="24"/>
        </w:rPr>
        <w:t>pros</w:t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 and con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 w:rsidR="00775E2B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42BDAC" w14:textId="6A9837C3" w:rsidR="00F9357F" w:rsidRPr="000653AF" w:rsidRDefault="007B6A3D" w:rsidP="004623F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 xml:space="preserve">Scientific </w:t>
      </w:r>
      <w:r w:rsidR="002D12A4" w:rsidRPr="000653AF">
        <w:rPr>
          <w:rFonts w:ascii="Times New Roman" w:hAnsi="Times New Roman" w:cs="Times New Roman"/>
          <w:i/>
          <w:sz w:val="24"/>
          <w:szCs w:val="24"/>
        </w:rPr>
        <w:t>Approaches</w:t>
      </w:r>
    </w:p>
    <w:p w14:paraId="25D0D559" w14:textId="279D668A" w:rsidR="00D87282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>However, there are a lot of studies that have been conducted so far with an aim to identify</w:t>
      </w:r>
      <w:r w:rsidR="007420B2" w:rsidRPr="000653AF">
        <w:rPr>
          <w:rFonts w:ascii="Times New Roman" w:hAnsi="Times New Roman" w:cs="Times New Roman"/>
          <w:sz w:val="24"/>
          <w:szCs w:val="24"/>
        </w:rPr>
        <w:t xml:space="preserve"> either the </w:t>
      </w:r>
      <w:r w:rsidRPr="000653AF">
        <w:rPr>
          <w:rFonts w:ascii="Times New Roman" w:hAnsi="Times New Roman" w:cs="Times New Roman"/>
          <w:sz w:val="24"/>
          <w:szCs w:val="24"/>
        </w:rPr>
        <w:t>shark nets</w:t>
      </w:r>
      <w:r w:rsidR="007420B2" w:rsidRPr="000653AF">
        <w:rPr>
          <w:rFonts w:ascii="Times New Roman" w:hAnsi="Times New Roman" w:cs="Times New Roman"/>
          <w:sz w:val="24"/>
          <w:szCs w:val="24"/>
        </w:rPr>
        <w:t xml:space="preserve"> are effective or </w:t>
      </w:r>
      <w:r w:rsidRPr="000653AF">
        <w:rPr>
          <w:rFonts w:ascii="Times New Roman" w:hAnsi="Times New Roman" w:cs="Times New Roman"/>
          <w:sz w:val="24"/>
          <w:szCs w:val="24"/>
        </w:rPr>
        <w:t>not</w:t>
      </w:r>
      <w:r w:rsidR="007420B2" w:rsidRPr="000653AF">
        <w:rPr>
          <w:rFonts w:ascii="Times New Roman" w:hAnsi="Times New Roman" w:cs="Times New Roman"/>
          <w:sz w:val="24"/>
          <w:szCs w:val="24"/>
        </w:rPr>
        <w:t xml:space="preserve">, if they are not effective </w:t>
      </w:r>
      <w:r w:rsidRPr="000653AF">
        <w:rPr>
          <w:rFonts w:ascii="Times New Roman" w:hAnsi="Times New Roman" w:cs="Times New Roman"/>
          <w:sz w:val="24"/>
          <w:szCs w:val="24"/>
        </w:rPr>
        <w:t>what</w:t>
      </w:r>
      <w:r w:rsidR="007420B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4623F8">
        <w:rPr>
          <w:rFonts w:ascii="Times New Roman" w:hAnsi="Times New Roman" w:cs="Times New Roman"/>
          <w:sz w:val="24"/>
          <w:szCs w:val="24"/>
        </w:rPr>
        <w:t xml:space="preserve">are </w:t>
      </w:r>
      <w:r w:rsidR="004623F8" w:rsidRPr="000653AF">
        <w:rPr>
          <w:rFonts w:ascii="Times New Roman" w:hAnsi="Times New Roman" w:cs="Times New Roman"/>
          <w:sz w:val="24"/>
          <w:szCs w:val="24"/>
        </w:rPr>
        <w:t>the</w:t>
      </w:r>
      <w:r w:rsidR="007420B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Pr="000653AF">
        <w:rPr>
          <w:rFonts w:ascii="Times New Roman" w:hAnsi="Times New Roman" w:cs="Times New Roman"/>
          <w:sz w:val="24"/>
          <w:szCs w:val="24"/>
        </w:rPr>
        <w:t>proposed consequences</w:t>
      </w:r>
      <w:r w:rsidR="007420B2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2E526D" w:rsidRPr="000653AF">
        <w:rPr>
          <w:rFonts w:ascii="Times New Roman" w:hAnsi="Times New Roman" w:cs="Times New Roman"/>
          <w:sz w:val="24"/>
          <w:szCs w:val="24"/>
        </w:rPr>
        <w:t xml:space="preserve">As per the study that was </w:t>
      </w:r>
      <w:r w:rsidRPr="000653AF">
        <w:rPr>
          <w:rFonts w:ascii="Times New Roman" w:hAnsi="Times New Roman" w:cs="Times New Roman"/>
          <w:sz w:val="24"/>
          <w:szCs w:val="24"/>
        </w:rPr>
        <w:t>conducted</w:t>
      </w:r>
      <w:r w:rsidR="002E526D" w:rsidRPr="000653AF">
        <w:rPr>
          <w:rFonts w:ascii="Times New Roman" w:hAnsi="Times New Roman" w:cs="Times New Roman"/>
          <w:sz w:val="24"/>
          <w:szCs w:val="24"/>
        </w:rPr>
        <w:t xml:space="preserve"> by Dr Leah Gibbs </w:t>
      </w:r>
      <w:r w:rsidRPr="000653AF">
        <w:rPr>
          <w:rFonts w:ascii="Times New Roman" w:hAnsi="Times New Roman" w:cs="Times New Roman"/>
          <w:sz w:val="24"/>
          <w:szCs w:val="24"/>
        </w:rPr>
        <w:t>who</w:t>
      </w:r>
      <w:r w:rsidR="002E526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Pr="000653AF">
        <w:rPr>
          <w:rFonts w:ascii="Times New Roman" w:hAnsi="Times New Roman" w:cs="Times New Roman"/>
          <w:sz w:val="24"/>
          <w:szCs w:val="24"/>
        </w:rPr>
        <w:t>belonged</w:t>
      </w:r>
      <w:r w:rsidR="002E526D" w:rsidRPr="000653AF">
        <w:rPr>
          <w:rFonts w:ascii="Times New Roman" w:hAnsi="Times New Roman" w:cs="Times New Roman"/>
          <w:sz w:val="24"/>
          <w:szCs w:val="24"/>
        </w:rPr>
        <w:t xml:space="preserve"> to the University of Wollongong, (UOW), and the study was </w:t>
      </w:r>
      <w:r w:rsidRPr="000653AF">
        <w:rPr>
          <w:rFonts w:ascii="Times New Roman" w:hAnsi="Times New Roman" w:cs="Times New Roman"/>
          <w:sz w:val="24"/>
          <w:szCs w:val="24"/>
        </w:rPr>
        <w:t>published</w:t>
      </w:r>
      <w:r w:rsidR="002E526D" w:rsidRPr="000653AF">
        <w:rPr>
          <w:rFonts w:ascii="Times New Roman" w:hAnsi="Times New Roman" w:cs="Times New Roman"/>
          <w:sz w:val="24"/>
          <w:szCs w:val="24"/>
        </w:rPr>
        <w:t xml:space="preserve"> in the Journal named as “people and nature”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  <w:r w:rsidR="002E526D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561F1C" w:rsidRPr="000653AF">
        <w:rPr>
          <w:rFonts w:ascii="Times New Roman" w:hAnsi="Times New Roman" w:cs="Times New Roman"/>
          <w:sz w:val="24"/>
          <w:szCs w:val="24"/>
        </w:rPr>
        <w:t xml:space="preserve">The researcher found that the shark nets </w:t>
      </w:r>
      <w:r w:rsidRPr="000653AF">
        <w:rPr>
          <w:rFonts w:ascii="Times New Roman" w:hAnsi="Times New Roman" w:cs="Times New Roman"/>
          <w:sz w:val="24"/>
          <w:szCs w:val="24"/>
        </w:rPr>
        <w:t>were</w:t>
      </w:r>
      <w:r w:rsidR="00561F1C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Pr="000653AF">
        <w:rPr>
          <w:rFonts w:ascii="Times New Roman" w:hAnsi="Times New Roman" w:cs="Times New Roman"/>
          <w:sz w:val="24"/>
          <w:szCs w:val="24"/>
        </w:rPr>
        <w:t>not effective</w:t>
      </w:r>
      <w:r w:rsidR="00561F1C" w:rsidRPr="000653AF">
        <w:rPr>
          <w:rFonts w:ascii="Times New Roman" w:hAnsi="Times New Roman" w:cs="Times New Roman"/>
          <w:sz w:val="24"/>
          <w:szCs w:val="24"/>
        </w:rPr>
        <w:t xml:space="preserve"> for keeping the </w:t>
      </w:r>
      <w:r w:rsidRPr="000653AF">
        <w:rPr>
          <w:rFonts w:ascii="Times New Roman" w:hAnsi="Times New Roman" w:cs="Times New Roman"/>
          <w:sz w:val="24"/>
          <w:szCs w:val="24"/>
        </w:rPr>
        <w:t>people</w:t>
      </w:r>
      <w:r w:rsidR="00561F1C" w:rsidRPr="000653AF">
        <w:rPr>
          <w:rFonts w:ascii="Times New Roman" w:hAnsi="Times New Roman" w:cs="Times New Roman"/>
          <w:sz w:val="24"/>
          <w:szCs w:val="24"/>
        </w:rPr>
        <w:t xml:space="preserve"> safe from sharks. </w:t>
      </w:r>
      <w:r w:rsidR="006F2001" w:rsidRPr="000653AF">
        <w:rPr>
          <w:rFonts w:ascii="Times New Roman" w:hAnsi="Times New Roman" w:cs="Times New Roman"/>
          <w:sz w:val="24"/>
          <w:szCs w:val="24"/>
        </w:rPr>
        <w:t xml:space="preserve">On the same board, it was </w:t>
      </w:r>
      <w:r w:rsidRPr="000653AF">
        <w:rPr>
          <w:rFonts w:ascii="Times New Roman" w:hAnsi="Times New Roman" w:cs="Times New Roman"/>
          <w:sz w:val="24"/>
          <w:szCs w:val="24"/>
        </w:rPr>
        <w:t>found that</w:t>
      </w:r>
      <w:r w:rsidR="006F2001" w:rsidRPr="000653AF">
        <w:rPr>
          <w:rFonts w:ascii="Times New Roman" w:hAnsi="Times New Roman" w:cs="Times New Roman"/>
          <w:sz w:val="24"/>
          <w:szCs w:val="24"/>
        </w:rPr>
        <w:t xml:space="preserve"> there is a </w:t>
      </w:r>
      <w:r w:rsidRPr="000653AF">
        <w:rPr>
          <w:rFonts w:ascii="Times New Roman" w:hAnsi="Times New Roman" w:cs="Times New Roman"/>
          <w:sz w:val="24"/>
          <w:szCs w:val="24"/>
        </w:rPr>
        <w:t>comparatively</w:t>
      </w:r>
      <w:r w:rsidR="006F2001" w:rsidRPr="000653AF">
        <w:rPr>
          <w:rFonts w:ascii="Times New Roman" w:hAnsi="Times New Roman" w:cs="Times New Roman"/>
          <w:sz w:val="24"/>
          <w:szCs w:val="24"/>
        </w:rPr>
        <w:t xml:space="preserve"> negative impact on marine life, keeping </w:t>
      </w:r>
      <w:r w:rsidRPr="000653AF">
        <w:rPr>
          <w:rFonts w:ascii="Times New Roman" w:hAnsi="Times New Roman" w:cs="Times New Roman"/>
          <w:sz w:val="24"/>
          <w:szCs w:val="24"/>
        </w:rPr>
        <w:t>interest</w:t>
      </w:r>
      <w:r w:rsidR="00C1155E">
        <w:rPr>
          <w:rFonts w:ascii="Times New Roman" w:hAnsi="Times New Roman" w:cs="Times New Roman"/>
          <w:sz w:val="24"/>
          <w:szCs w:val="24"/>
        </w:rPr>
        <w:t>s</w:t>
      </w:r>
      <w:r w:rsidRPr="000653AF">
        <w:rPr>
          <w:rFonts w:ascii="Times New Roman" w:hAnsi="Times New Roman" w:cs="Times New Roman"/>
          <w:sz w:val="24"/>
          <w:szCs w:val="24"/>
        </w:rPr>
        <w:t xml:space="preserve"> confined</w:t>
      </w:r>
      <w:r w:rsidR="006F2001" w:rsidRPr="000653AF">
        <w:rPr>
          <w:rFonts w:ascii="Times New Roman" w:hAnsi="Times New Roman" w:cs="Times New Roman"/>
          <w:sz w:val="24"/>
          <w:szCs w:val="24"/>
        </w:rPr>
        <w:t xml:space="preserve"> to targeted </w:t>
      </w:r>
      <w:r w:rsidRPr="000653AF">
        <w:rPr>
          <w:rFonts w:ascii="Times New Roman" w:hAnsi="Times New Roman" w:cs="Times New Roman"/>
          <w:sz w:val="24"/>
          <w:szCs w:val="24"/>
        </w:rPr>
        <w:t>species</w:t>
      </w:r>
      <w:r w:rsidR="006F2001" w:rsidRPr="000653AF">
        <w:rPr>
          <w:rFonts w:ascii="Times New Roman" w:hAnsi="Times New Roman" w:cs="Times New Roman"/>
          <w:sz w:val="24"/>
          <w:szCs w:val="24"/>
        </w:rPr>
        <w:t xml:space="preserve"> and the other species as well. 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4623F8">
        <w:rPr>
          <w:rFonts w:ascii="Times New Roman" w:hAnsi="Times New Roman" w:cs="Times New Roman"/>
          <w:sz w:val="24"/>
          <w:szCs w:val="24"/>
        </w:rPr>
        <w:t xml:space="preserve">the </w:t>
      </w:r>
      <w:r w:rsidR="004623F8" w:rsidRPr="000653AF">
        <w:rPr>
          <w:rFonts w:ascii="Times New Roman" w:hAnsi="Times New Roman" w:cs="Times New Roman"/>
          <w:sz w:val="24"/>
          <w:szCs w:val="24"/>
        </w:rPr>
        <w:t>Shark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Meshing Program annual report, it was </w:t>
      </w:r>
      <w:r w:rsidRPr="000653AF">
        <w:rPr>
          <w:rFonts w:ascii="Times New Roman" w:hAnsi="Times New Roman" w:cs="Times New Roman"/>
          <w:sz w:val="24"/>
          <w:szCs w:val="24"/>
        </w:rPr>
        <w:t>found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that there are a large number of </w:t>
      </w:r>
      <w:r w:rsidR="004623F8">
        <w:rPr>
          <w:rFonts w:ascii="Times New Roman" w:hAnsi="Times New Roman" w:cs="Times New Roman"/>
          <w:sz w:val="24"/>
          <w:szCs w:val="24"/>
        </w:rPr>
        <w:t>harmless</w:t>
      </w:r>
      <w:r w:rsidR="00C1155E">
        <w:rPr>
          <w:rFonts w:ascii="Times New Roman" w:hAnsi="Times New Roman" w:cs="Times New Roman"/>
          <w:sz w:val="24"/>
          <w:szCs w:val="24"/>
        </w:rPr>
        <w:t xml:space="preserve"> aquatic animals were </w:t>
      </w:r>
      <w:r w:rsidRPr="000653AF">
        <w:rPr>
          <w:rFonts w:ascii="Times New Roman" w:hAnsi="Times New Roman" w:cs="Times New Roman"/>
          <w:sz w:val="24"/>
          <w:szCs w:val="24"/>
        </w:rPr>
        <w:t>caught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in the shark nets while the </w:t>
      </w:r>
      <w:r w:rsidRPr="000653AF">
        <w:rPr>
          <w:rFonts w:ascii="Times New Roman" w:hAnsi="Times New Roman" w:cs="Times New Roman"/>
          <w:sz w:val="24"/>
          <w:szCs w:val="24"/>
        </w:rPr>
        <w:t>shark nets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were only </w:t>
      </w:r>
      <w:r w:rsidRPr="000653AF">
        <w:rPr>
          <w:rFonts w:ascii="Times New Roman" w:hAnsi="Times New Roman" w:cs="Times New Roman"/>
          <w:sz w:val="24"/>
          <w:szCs w:val="24"/>
        </w:rPr>
        <w:t>enacted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for the sharks. </w:t>
      </w:r>
      <w:r w:rsidRPr="000653AF">
        <w:rPr>
          <w:rFonts w:ascii="Times New Roman" w:hAnsi="Times New Roman" w:cs="Times New Roman"/>
          <w:sz w:val="24"/>
          <w:szCs w:val="24"/>
        </w:rPr>
        <w:t>The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animal included </w:t>
      </w:r>
      <w:r w:rsidRPr="000653AF">
        <w:rPr>
          <w:rFonts w:ascii="Times New Roman" w:hAnsi="Times New Roman" w:cs="Times New Roman"/>
          <w:sz w:val="24"/>
          <w:szCs w:val="24"/>
        </w:rPr>
        <w:t>harmless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Pr="000653AF">
        <w:rPr>
          <w:rFonts w:ascii="Times New Roman" w:hAnsi="Times New Roman" w:cs="Times New Roman"/>
          <w:sz w:val="24"/>
          <w:szCs w:val="24"/>
        </w:rPr>
        <w:t>fish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, rays as well as </w:t>
      </w:r>
      <w:r w:rsidRPr="000653AF">
        <w:rPr>
          <w:rFonts w:ascii="Times New Roman" w:hAnsi="Times New Roman" w:cs="Times New Roman"/>
          <w:sz w:val="24"/>
          <w:szCs w:val="24"/>
        </w:rPr>
        <w:t>dolphins</w:t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 and turtle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2"/>
      </w:r>
      <w:r w:rsidR="00E3114C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C3F9BB2" w14:textId="2E3B7C9A" w:rsidR="001325F0" w:rsidRPr="000653AF" w:rsidRDefault="007B6A3D" w:rsidP="004623F8">
      <w:pPr>
        <w:spacing w:after="0" w:line="480" w:lineRule="auto"/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In </w:t>
      </w:r>
      <w:r w:rsidR="002D12A4" w:rsidRPr="000653AF">
        <w:rPr>
          <w:rFonts w:ascii="Times New Roman" w:hAnsi="Times New Roman" w:cs="Times New Roman"/>
          <w:sz w:val="24"/>
          <w:szCs w:val="24"/>
        </w:rPr>
        <w:t>anoth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study</w:t>
      </w:r>
      <w:r w:rsidRPr="000653AF">
        <w:rPr>
          <w:rFonts w:ascii="Times New Roman" w:hAnsi="Times New Roman" w:cs="Times New Roman"/>
          <w:sz w:val="24"/>
          <w:szCs w:val="24"/>
        </w:rPr>
        <w:t xml:space="preserve"> was 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published by </w:t>
      </w:r>
      <w:r w:rsidRPr="000653AF">
        <w:rPr>
          <w:rFonts w:ascii="Times New Roman" w:hAnsi="Times New Roman" w:cs="Times New Roman"/>
          <w:sz w:val="24"/>
          <w:szCs w:val="24"/>
        </w:rPr>
        <w:t xml:space="preserve">the Guardian 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magazine, </w:t>
      </w:r>
      <w:r w:rsidR="004623F8">
        <w:rPr>
          <w:rFonts w:ascii="Times New Roman" w:hAnsi="Times New Roman" w:cs="Times New Roman"/>
          <w:sz w:val="24"/>
          <w:szCs w:val="24"/>
        </w:rPr>
        <w:t xml:space="preserve">which </w:t>
      </w:r>
      <w:r w:rsidR="004623F8" w:rsidRPr="000653AF">
        <w:rPr>
          <w:rFonts w:ascii="Times New Roman" w:hAnsi="Times New Roman" w:cs="Times New Roman"/>
          <w:sz w:val="24"/>
          <w:szCs w:val="24"/>
        </w:rPr>
        <w:t>highlight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shark mitigation and </w:t>
      </w:r>
      <w:r w:rsidR="002D12A4" w:rsidRPr="000653AF">
        <w:rPr>
          <w:rFonts w:ascii="Times New Roman" w:hAnsi="Times New Roman" w:cs="Times New Roman"/>
          <w:sz w:val="24"/>
          <w:szCs w:val="24"/>
        </w:rPr>
        <w:t>deterrent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measures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in Australia </w:t>
      </w:r>
      <w:r w:rsidR="002D12A4" w:rsidRPr="000653AF">
        <w:rPr>
          <w:rFonts w:ascii="Times New Roman" w:hAnsi="Times New Roman" w:cs="Times New Roman"/>
          <w:sz w:val="24"/>
          <w:szCs w:val="24"/>
        </w:rPr>
        <w:t>particularly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the use of mesh nets in the New South </w:t>
      </w:r>
      <w:r w:rsidR="00392D6F" w:rsidRPr="000653AF">
        <w:rPr>
          <w:rFonts w:ascii="Times New Roman" w:hAnsi="Times New Roman" w:cs="Times New Roman"/>
          <w:sz w:val="24"/>
          <w:szCs w:val="24"/>
        </w:rPr>
        <w:lastRenderedPageBreak/>
        <w:t xml:space="preserve">Wales and Queensland. The study concluded that it is almost impossible for the lethal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control measures to </w:t>
      </w:r>
      <w:r w:rsidR="002D12A4" w:rsidRPr="000653AF">
        <w:rPr>
          <w:rFonts w:ascii="Times New Roman" w:hAnsi="Times New Roman" w:cs="Times New Roman"/>
          <w:sz w:val="24"/>
          <w:szCs w:val="24"/>
        </w:rPr>
        <w:t>ensure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public </w:t>
      </w:r>
      <w:r w:rsidR="002D12A4" w:rsidRPr="000653AF">
        <w:rPr>
          <w:rFonts w:ascii="Times New Roman" w:hAnsi="Times New Roman" w:cs="Times New Roman"/>
          <w:sz w:val="24"/>
          <w:szCs w:val="24"/>
        </w:rPr>
        <w:t>safety because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4623F8">
        <w:rPr>
          <w:rFonts w:ascii="Times New Roman" w:hAnsi="Times New Roman" w:cs="Times New Roman"/>
          <w:sz w:val="24"/>
          <w:szCs w:val="24"/>
        </w:rPr>
        <w:t xml:space="preserve">the </w:t>
      </w:r>
      <w:r w:rsidR="004623F8" w:rsidRPr="000653AF">
        <w:rPr>
          <w:rFonts w:ascii="Times New Roman" w:hAnsi="Times New Roman" w:cs="Times New Roman"/>
          <w:sz w:val="24"/>
          <w:szCs w:val="24"/>
        </w:rPr>
        <w:t>stance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580790" w:rsidRPr="000653AF">
        <w:rPr>
          <w:rFonts w:ascii="Times New Roman" w:hAnsi="Times New Roman" w:cs="Times New Roman"/>
          <w:sz w:val="24"/>
          <w:szCs w:val="24"/>
        </w:rPr>
        <w:t>safety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can </w:t>
      </w:r>
      <w:r w:rsidR="00580790" w:rsidRPr="000653AF">
        <w:rPr>
          <w:rFonts w:ascii="Times New Roman" w:hAnsi="Times New Roman" w:cs="Times New Roman"/>
          <w:sz w:val="24"/>
          <w:szCs w:val="24"/>
        </w:rPr>
        <w:t>only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be attract</w:t>
      </w:r>
      <w:r w:rsidR="00C1155E">
        <w:rPr>
          <w:rFonts w:ascii="Times New Roman" w:hAnsi="Times New Roman" w:cs="Times New Roman"/>
          <w:sz w:val="24"/>
          <w:szCs w:val="24"/>
        </w:rPr>
        <w:t>ive when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there are zero </w:t>
      </w:r>
      <w:r w:rsidR="00580790" w:rsidRPr="000653AF">
        <w:rPr>
          <w:rFonts w:ascii="Times New Roman" w:hAnsi="Times New Roman" w:cs="Times New Roman"/>
          <w:sz w:val="24"/>
          <w:szCs w:val="24"/>
        </w:rPr>
        <w:t>chances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of danger.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3"/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In the stance of using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 nets,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it is found that still there is a ratio of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population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that is affected and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animal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species are also </w:t>
      </w:r>
      <w:r w:rsidR="00580790" w:rsidRPr="000653AF">
        <w:rPr>
          <w:rFonts w:ascii="Times New Roman" w:hAnsi="Times New Roman" w:cs="Times New Roman"/>
          <w:sz w:val="24"/>
          <w:szCs w:val="24"/>
        </w:rPr>
        <w:t>affected</w:t>
      </w:r>
      <w:r w:rsidR="00392D6F" w:rsidRPr="000653AF">
        <w:rPr>
          <w:rFonts w:ascii="Times New Roman" w:hAnsi="Times New Roman" w:cs="Times New Roman"/>
          <w:sz w:val="24"/>
          <w:szCs w:val="24"/>
        </w:rPr>
        <w:t xml:space="preserve"> largely.</w:t>
      </w:r>
      <w:r w:rsidR="00C1155E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ccording</w:t>
      </w:r>
      <w:r w:rsidR="007D4EA5" w:rsidRPr="000653AF">
        <w:rPr>
          <w:rFonts w:ascii="Times New Roman" w:hAnsi="Times New Roman" w:cs="Times New Roman"/>
          <w:sz w:val="24"/>
          <w:szCs w:val="24"/>
        </w:rPr>
        <w:t xml:space="preserve"> to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reporter</w:t>
      </w:r>
      <w:r w:rsidR="007D4EA5" w:rsidRPr="000653AF">
        <w:rPr>
          <w:rFonts w:ascii="Times New Roman" w:hAnsi="Times New Roman" w:cs="Times New Roman"/>
          <w:sz w:val="24"/>
          <w:szCs w:val="24"/>
        </w:rPr>
        <w:t>, it is highlighted that "</w:t>
      </w:r>
      <w:r w:rsidR="007D4EA5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The committee is concerned </w:t>
      </w:r>
      <w:r w:rsidR="00C1155E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with </w:t>
      </w:r>
      <w:r w:rsidR="004623F8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a </w:t>
      </w:r>
      <w:r w:rsidR="004623F8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>heightened</w:t>
      </w:r>
      <w:r w:rsidR="007D4EA5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 fear of sharks </w:t>
      </w:r>
      <w:r w:rsidR="00C1155E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that </w:t>
      </w:r>
      <w:r w:rsidR="007D4EA5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has led to responses that may calm the public and appear to provide an effective response </w:t>
      </w:r>
      <w:r w:rsidR="004623F8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>but</w:t>
      </w:r>
      <w:r w:rsidR="004623F8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, </w:t>
      </w:r>
      <w:r w:rsidR="004623F8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>not</w:t>
      </w:r>
      <w:r w:rsidR="007D4EA5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 verified by scientific evidence”</w:t>
      </w:r>
      <w:r w:rsidR="00890E99" w:rsidRPr="000653AF">
        <w:rPr>
          <w:rStyle w:val="FootnoteReference"/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footnoteReference w:id="14"/>
      </w:r>
      <w:r w:rsidR="007D4EA5" w:rsidRPr="000653AF">
        <w:rPr>
          <w:rFonts w:ascii="Times New Roman" w:hAnsi="Times New Roman" w:cs="Times New Roman"/>
          <w:color w:val="121212"/>
          <w:sz w:val="24"/>
          <w:szCs w:val="24"/>
          <w:shd w:val="clear" w:color="auto" w:fill="FFFFFF"/>
        </w:rPr>
        <w:t xml:space="preserve">. </w:t>
      </w:r>
    </w:p>
    <w:p w14:paraId="13804A73" w14:textId="64583398" w:rsidR="00F9357F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The aim of referring to the above studies was to get a clear </w:t>
      </w:r>
      <w:r w:rsidR="002D12A4" w:rsidRPr="000653AF">
        <w:rPr>
          <w:rFonts w:ascii="Times New Roman" w:hAnsi="Times New Roman" w:cs="Times New Roman"/>
          <w:sz w:val="24"/>
          <w:szCs w:val="24"/>
        </w:rPr>
        <w:t>understanding 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consequenc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without</w:t>
      </w:r>
      <w:r w:rsidRPr="000653AF">
        <w:rPr>
          <w:rFonts w:ascii="Times New Roman" w:hAnsi="Times New Roman" w:cs="Times New Roman"/>
          <w:sz w:val="24"/>
          <w:szCs w:val="24"/>
        </w:rPr>
        <w:t xml:space="preserve"> keeping </w:t>
      </w:r>
      <w:r w:rsidR="00C1155E">
        <w:rPr>
          <w:rFonts w:ascii="Times New Roman" w:hAnsi="Times New Roman" w:cs="Times New Roman"/>
          <w:sz w:val="24"/>
          <w:szCs w:val="24"/>
        </w:rPr>
        <w:t xml:space="preserve">an insight </w:t>
      </w:r>
      <w:r w:rsidR="004623F8">
        <w:rPr>
          <w:rFonts w:ascii="Times New Roman" w:hAnsi="Times New Roman" w:cs="Times New Roman"/>
          <w:sz w:val="24"/>
          <w:szCs w:val="24"/>
        </w:rPr>
        <w:t xml:space="preserve">into </w:t>
      </w:r>
      <w:r w:rsidR="004623F8" w:rsidRPr="000653AF">
        <w:rPr>
          <w:rFonts w:ascii="Times New Roman" w:hAnsi="Times New Roman" w:cs="Times New Roman"/>
          <w:sz w:val="24"/>
          <w:szCs w:val="24"/>
        </w:rPr>
        <w:t>the</w:t>
      </w:r>
      <w:r w:rsidRPr="000653AF">
        <w:rPr>
          <w:rFonts w:ascii="Times New Roman" w:hAnsi="Times New Roman" w:cs="Times New Roman"/>
          <w:sz w:val="24"/>
          <w:szCs w:val="24"/>
        </w:rPr>
        <w:t xml:space="preserve"> positive </w:t>
      </w:r>
      <w:r w:rsidR="00580790" w:rsidRPr="000653AF">
        <w:rPr>
          <w:rFonts w:ascii="Times New Roman" w:hAnsi="Times New Roman" w:cs="Times New Roman"/>
          <w:sz w:val="24"/>
          <w:szCs w:val="24"/>
        </w:rPr>
        <w:t>measur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cause </w:t>
      </w:r>
      <w:r w:rsidR="00580790" w:rsidRPr="000653AF">
        <w:rPr>
          <w:rFonts w:ascii="Times New Roman" w:hAnsi="Times New Roman" w:cs="Times New Roman"/>
          <w:sz w:val="24"/>
          <w:szCs w:val="24"/>
        </w:rPr>
        <w:t>today</w:t>
      </w:r>
      <w:r w:rsidRPr="000653AF">
        <w:rPr>
          <w:rFonts w:ascii="Times New Roman" w:hAnsi="Times New Roman" w:cs="Times New Roman"/>
          <w:sz w:val="24"/>
          <w:szCs w:val="24"/>
        </w:rPr>
        <w:t xml:space="preserve">, “to be or not </w:t>
      </w:r>
      <w:r w:rsidR="00580790" w:rsidRPr="000653AF">
        <w:rPr>
          <w:rFonts w:ascii="Times New Roman" w:hAnsi="Times New Roman" w:cs="Times New Roman"/>
          <w:sz w:val="24"/>
          <w:szCs w:val="24"/>
        </w:rPr>
        <w:t>got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 is the stance”. </w:t>
      </w:r>
    </w:p>
    <w:p w14:paraId="7BA4A90B" w14:textId="62D05C27" w:rsidR="00F9357F" w:rsidRPr="000653AF" w:rsidRDefault="007B6A3D" w:rsidP="004623F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>Consequences of shark nets</w:t>
      </w:r>
    </w:p>
    <w:p w14:paraId="355EEC2C" w14:textId="7C04777C" w:rsidR="00170007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The evaluation </w:t>
      </w:r>
      <w:r w:rsidR="002D12A4" w:rsidRPr="000653AF">
        <w:rPr>
          <w:rFonts w:ascii="Times New Roman" w:hAnsi="Times New Roman" w:cs="Times New Roman"/>
          <w:sz w:val="24"/>
          <w:szCs w:val="24"/>
        </w:rPr>
        <w:t>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two </w:t>
      </w:r>
      <w:r w:rsidR="002D12A4" w:rsidRPr="000653AF">
        <w:rPr>
          <w:rFonts w:ascii="Times New Roman" w:hAnsi="Times New Roman" w:cs="Times New Roman"/>
          <w:sz w:val="24"/>
          <w:szCs w:val="24"/>
        </w:rPr>
        <w:t>studi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highlight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at there are a lot of </w:t>
      </w:r>
      <w:r w:rsidR="002D12A4" w:rsidRPr="000653AF">
        <w:rPr>
          <w:rFonts w:ascii="Times New Roman" w:hAnsi="Times New Roman" w:cs="Times New Roman"/>
          <w:sz w:val="24"/>
          <w:szCs w:val="24"/>
        </w:rPr>
        <w:t>consequenc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at are the product of using shark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 n</w:t>
      </w:r>
      <w:r w:rsidRPr="000653AF">
        <w:rPr>
          <w:rFonts w:ascii="Times New Roman" w:hAnsi="Times New Roman" w:cs="Times New Roman"/>
          <w:sz w:val="24"/>
          <w:szCs w:val="24"/>
        </w:rPr>
        <w:t xml:space="preserve">ets, which ranges from a threat to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speci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nimals</w:t>
      </w:r>
      <w:r w:rsidRPr="000653AF">
        <w:rPr>
          <w:rFonts w:ascii="Times New Roman" w:hAnsi="Times New Roman" w:cs="Times New Roman"/>
          <w:sz w:val="24"/>
          <w:szCs w:val="24"/>
        </w:rPr>
        <w:t xml:space="preserve"> to that of </w:t>
      </w:r>
      <w:r w:rsidR="00D13135" w:rsidRPr="000653AF">
        <w:rPr>
          <w:rFonts w:ascii="Times New Roman" w:hAnsi="Times New Roman" w:cs="Times New Roman"/>
          <w:sz w:val="24"/>
          <w:szCs w:val="24"/>
        </w:rPr>
        <w:t xml:space="preserve">overall justice to the other </w:t>
      </w:r>
      <w:r w:rsidR="002D12A4" w:rsidRPr="000653AF">
        <w:rPr>
          <w:rFonts w:ascii="Times New Roman" w:hAnsi="Times New Roman" w:cs="Times New Roman"/>
          <w:sz w:val="24"/>
          <w:szCs w:val="24"/>
        </w:rPr>
        <w:t>populations</w:t>
      </w:r>
      <w:r w:rsidR="00D13135" w:rsidRPr="000653AF">
        <w:rPr>
          <w:rFonts w:ascii="Times New Roman" w:hAnsi="Times New Roman" w:cs="Times New Roman"/>
          <w:sz w:val="24"/>
          <w:szCs w:val="24"/>
        </w:rPr>
        <w:t xml:space="preserve"> rather than </w:t>
      </w:r>
      <w:r w:rsidR="002D12A4" w:rsidRPr="000653AF">
        <w:rPr>
          <w:rFonts w:ascii="Times New Roman" w:hAnsi="Times New Roman" w:cs="Times New Roman"/>
          <w:sz w:val="24"/>
          <w:szCs w:val="24"/>
        </w:rPr>
        <w:t>human</w:t>
      </w:r>
      <w:r w:rsidR="00D131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beings</w:t>
      </w:r>
      <w:r w:rsidR="00D13135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One </w:t>
      </w:r>
      <w:r w:rsidR="002D12A4" w:rsidRPr="000653AF">
        <w:rPr>
          <w:rFonts w:ascii="Times New Roman" w:hAnsi="Times New Roman" w:cs="Times New Roman"/>
          <w:sz w:val="24"/>
          <w:szCs w:val="24"/>
        </w:rPr>
        <w:t>of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the major </w:t>
      </w:r>
      <w:r w:rsidR="002D12A4" w:rsidRPr="000653AF">
        <w:rPr>
          <w:rFonts w:ascii="Times New Roman" w:hAnsi="Times New Roman" w:cs="Times New Roman"/>
          <w:sz w:val="24"/>
          <w:szCs w:val="24"/>
        </w:rPr>
        <w:t>consequence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is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reduction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in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number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4623F8">
        <w:rPr>
          <w:rFonts w:ascii="Times New Roman" w:hAnsi="Times New Roman" w:cs="Times New Roman"/>
          <w:sz w:val="24"/>
          <w:szCs w:val="24"/>
        </w:rPr>
        <w:t xml:space="preserve">sharks’ </w:t>
      </w:r>
      <w:r w:rsidR="004623F8" w:rsidRPr="000653AF">
        <w:rPr>
          <w:rFonts w:ascii="Times New Roman" w:hAnsi="Times New Roman" w:cs="Times New Roman"/>
          <w:sz w:val="24"/>
          <w:szCs w:val="24"/>
        </w:rPr>
        <w:t>overtime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because </w:t>
      </w:r>
      <w:r w:rsidR="002D12A4" w:rsidRPr="000653AF">
        <w:rPr>
          <w:rFonts w:ascii="Times New Roman" w:hAnsi="Times New Roman" w:cs="Times New Roman"/>
          <w:sz w:val="24"/>
          <w:szCs w:val="24"/>
        </w:rPr>
        <w:t>a majority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are killed by the shark</w:t>
      </w:r>
      <w:r w:rsidR="002D12A4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10570D" w:rsidRPr="000653AF">
        <w:rPr>
          <w:rFonts w:ascii="Times New Roman" w:hAnsi="Times New Roman" w:cs="Times New Roman"/>
          <w:sz w:val="24"/>
          <w:szCs w:val="24"/>
        </w:rPr>
        <w:t>ne</w:t>
      </w:r>
      <w:r w:rsidR="002D12A4" w:rsidRPr="000653AF">
        <w:rPr>
          <w:rFonts w:ascii="Times New Roman" w:hAnsi="Times New Roman" w:cs="Times New Roman"/>
          <w:sz w:val="24"/>
          <w:szCs w:val="24"/>
        </w:rPr>
        <w:t>t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s, then, it is highlighted that there are a lot of other </w:t>
      </w:r>
      <w:r w:rsidR="002D12A4" w:rsidRPr="000653AF">
        <w:rPr>
          <w:rFonts w:ascii="Times New Roman" w:hAnsi="Times New Roman" w:cs="Times New Roman"/>
          <w:sz w:val="24"/>
          <w:szCs w:val="24"/>
        </w:rPr>
        <w:t>measure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that can help to </w:t>
      </w:r>
      <w:r w:rsidR="002D12A4" w:rsidRPr="000653AF">
        <w:rPr>
          <w:rFonts w:ascii="Times New Roman" w:hAnsi="Times New Roman" w:cs="Times New Roman"/>
          <w:sz w:val="24"/>
          <w:szCs w:val="24"/>
        </w:rPr>
        <w:t>prevent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human </w:t>
      </w:r>
      <w:r w:rsidR="002D12A4" w:rsidRPr="000653AF">
        <w:rPr>
          <w:rFonts w:ascii="Times New Roman" w:hAnsi="Times New Roman" w:cs="Times New Roman"/>
          <w:sz w:val="24"/>
          <w:szCs w:val="24"/>
        </w:rPr>
        <w:t>being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or </w:t>
      </w:r>
      <w:r w:rsidR="002D12A4" w:rsidRPr="000653AF">
        <w:rPr>
          <w:rFonts w:ascii="Times New Roman" w:hAnsi="Times New Roman" w:cs="Times New Roman"/>
          <w:sz w:val="24"/>
          <w:szCs w:val="24"/>
        </w:rPr>
        <w:t>swimmer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from shark attack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5"/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. It is also found </w:t>
      </w:r>
      <w:r w:rsidR="002D12A4" w:rsidRPr="000653AF">
        <w:rPr>
          <w:rFonts w:ascii="Times New Roman" w:hAnsi="Times New Roman" w:cs="Times New Roman"/>
          <w:sz w:val="24"/>
          <w:szCs w:val="24"/>
        </w:rPr>
        <w:t>that the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aim of using </w:t>
      </w:r>
      <w:r w:rsidR="0037217E">
        <w:rPr>
          <w:rFonts w:ascii="Times New Roman" w:hAnsi="Times New Roman" w:cs="Times New Roman"/>
          <w:sz w:val="24"/>
          <w:szCs w:val="24"/>
        </w:rPr>
        <w:t>shark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nets was to </w:t>
      </w:r>
      <w:r w:rsidR="002D12A4" w:rsidRPr="000653AF">
        <w:rPr>
          <w:rFonts w:ascii="Times New Roman" w:hAnsi="Times New Roman" w:cs="Times New Roman"/>
          <w:sz w:val="24"/>
          <w:szCs w:val="24"/>
        </w:rPr>
        <w:t>prevent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the shark </w:t>
      </w:r>
      <w:r w:rsidR="002D12A4" w:rsidRPr="000653AF">
        <w:rPr>
          <w:rFonts w:ascii="Times New Roman" w:hAnsi="Times New Roman" w:cs="Times New Roman"/>
          <w:sz w:val="24"/>
          <w:szCs w:val="24"/>
        </w:rPr>
        <w:t>attack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, but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result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re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more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controversial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and </w:t>
      </w:r>
      <w:r w:rsidR="002D12A4" w:rsidRPr="000653AF">
        <w:rPr>
          <w:rFonts w:ascii="Times New Roman" w:hAnsi="Times New Roman" w:cs="Times New Roman"/>
          <w:sz w:val="24"/>
          <w:szCs w:val="24"/>
        </w:rPr>
        <w:t>threatening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because </w:t>
      </w:r>
      <w:r w:rsidR="002D12A4" w:rsidRPr="000653AF">
        <w:rPr>
          <w:rFonts w:ascii="Times New Roman" w:hAnsi="Times New Roman" w:cs="Times New Roman"/>
          <w:sz w:val="24"/>
          <w:szCs w:val="24"/>
        </w:rPr>
        <w:t>along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with shark</w:t>
      </w:r>
      <w:r w:rsidR="0037217E">
        <w:rPr>
          <w:rFonts w:ascii="Times New Roman" w:hAnsi="Times New Roman" w:cs="Times New Roman"/>
          <w:sz w:val="24"/>
          <w:szCs w:val="24"/>
        </w:rPr>
        <w:t>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several other animals are also attacked, taking into </w:t>
      </w:r>
      <w:r w:rsidR="002D12A4" w:rsidRPr="000653AF">
        <w:rPr>
          <w:rFonts w:ascii="Times New Roman" w:hAnsi="Times New Roman" w:cs="Times New Roman"/>
          <w:sz w:val="24"/>
          <w:szCs w:val="24"/>
        </w:rPr>
        <w:t>account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that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they are not harmful to the swimmers. Then, it is considered that </w:t>
      </w:r>
      <w:r w:rsidR="002D12A4" w:rsidRPr="000653AF">
        <w:rPr>
          <w:rFonts w:ascii="Times New Roman" w:hAnsi="Times New Roman" w:cs="Times New Roman"/>
          <w:sz w:val="24"/>
          <w:szCs w:val="24"/>
        </w:rPr>
        <w:t>killing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of shark is not </w:t>
      </w:r>
      <w:r w:rsidR="002D12A4" w:rsidRPr="000653AF">
        <w:rPr>
          <w:rFonts w:ascii="Times New Roman" w:hAnsi="Times New Roman" w:cs="Times New Roman"/>
          <w:sz w:val="24"/>
          <w:szCs w:val="24"/>
        </w:rPr>
        <w:t>justified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because </w:t>
      </w:r>
      <w:r w:rsidR="002D12A4" w:rsidRPr="000653AF">
        <w:rPr>
          <w:rFonts w:ascii="Times New Roman" w:hAnsi="Times New Roman" w:cs="Times New Roman"/>
          <w:sz w:val="24"/>
          <w:szCs w:val="24"/>
        </w:rPr>
        <w:t>aquatic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life </w:t>
      </w:r>
      <w:r w:rsidR="002D12A4" w:rsidRPr="000653AF">
        <w:rPr>
          <w:rFonts w:ascii="Times New Roman" w:hAnsi="Times New Roman" w:cs="Times New Roman"/>
          <w:sz w:val="24"/>
          <w:szCs w:val="24"/>
        </w:rPr>
        <w:t>has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lso survived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in the water</w:t>
      </w:r>
      <w:r w:rsidR="0037217E">
        <w:rPr>
          <w:rFonts w:ascii="Times New Roman" w:hAnsi="Times New Roman" w:cs="Times New Roman"/>
          <w:sz w:val="24"/>
          <w:szCs w:val="24"/>
        </w:rPr>
        <w:t xml:space="preserve">. </w:t>
      </w:r>
      <w:r w:rsidR="004623F8">
        <w:rPr>
          <w:rFonts w:ascii="Times New Roman" w:hAnsi="Times New Roman" w:cs="Times New Roman"/>
          <w:sz w:val="24"/>
          <w:szCs w:val="24"/>
        </w:rPr>
        <w:t xml:space="preserve">It </w:t>
      </w:r>
      <w:r w:rsidR="004623F8" w:rsidRPr="000653AF">
        <w:rPr>
          <w:rFonts w:ascii="Times New Roman" w:hAnsi="Times New Roman" w:cs="Times New Roman"/>
          <w:sz w:val="24"/>
          <w:szCs w:val="24"/>
        </w:rPr>
        <w:t>would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not be </w:t>
      </w:r>
      <w:r w:rsidR="002D12A4" w:rsidRPr="000653AF">
        <w:rPr>
          <w:rFonts w:ascii="Times New Roman" w:hAnsi="Times New Roman" w:cs="Times New Roman"/>
          <w:sz w:val="24"/>
          <w:szCs w:val="24"/>
        </w:rPr>
        <w:t>wrong</w:t>
      </w:r>
      <w:r w:rsidR="0010570D" w:rsidRPr="000653AF">
        <w:rPr>
          <w:rFonts w:ascii="Times New Roman" w:hAnsi="Times New Roman" w:cs="Times New Roman"/>
          <w:sz w:val="24"/>
          <w:szCs w:val="24"/>
        </w:rPr>
        <w:t xml:space="preserve"> to say that water is their </w:t>
      </w:r>
      <w:r w:rsidR="0010570D" w:rsidRPr="000653AF">
        <w:rPr>
          <w:rFonts w:ascii="Times New Roman" w:hAnsi="Times New Roman" w:cs="Times New Roman"/>
          <w:sz w:val="24"/>
          <w:szCs w:val="24"/>
        </w:rPr>
        <w:lastRenderedPageBreak/>
        <w:t>property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and swimmers are making use of their </w:t>
      </w:r>
      <w:r w:rsidR="002D12A4" w:rsidRPr="000653AF">
        <w:rPr>
          <w:rFonts w:ascii="Times New Roman" w:hAnsi="Times New Roman" w:cs="Times New Roman"/>
          <w:sz w:val="24"/>
          <w:szCs w:val="24"/>
        </w:rPr>
        <w:t>habitat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for their pleasure. Although, </w:t>
      </w:r>
      <w:r w:rsidR="002D12A4" w:rsidRPr="000653AF">
        <w:rPr>
          <w:rFonts w:ascii="Times New Roman" w:hAnsi="Times New Roman" w:cs="Times New Roman"/>
          <w:sz w:val="24"/>
          <w:szCs w:val="24"/>
        </w:rPr>
        <w:t>a swimmer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can do this, still, </w:t>
      </w:r>
      <w:r w:rsidR="002D12A4" w:rsidRPr="000653AF">
        <w:rPr>
          <w:rFonts w:ascii="Times New Roman" w:hAnsi="Times New Roman" w:cs="Times New Roman"/>
          <w:sz w:val="24"/>
          <w:szCs w:val="24"/>
        </w:rPr>
        <w:t>killing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nimals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is not justified because shark nets either </w:t>
      </w:r>
      <w:r w:rsidR="002D12A4" w:rsidRPr="000653AF">
        <w:rPr>
          <w:rFonts w:ascii="Times New Roman" w:hAnsi="Times New Roman" w:cs="Times New Roman"/>
          <w:sz w:val="24"/>
          <w:szCs w:val="24"/>
        </w:rPr>
        <w:t>leave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sharks being killed or they are </w:t>
      </w:r>
      <w:r w:rsidR="002D12A4" w:rsidRPr="000653AF">
        <w:rPr>
          <w:rFonts w:ascii="Times New Roman" w:hAnsi="Times New Roman" w:cs="Times New Roman"/>
          <w:sz w:val="24"/>
          <w:szCs w:val="24"/>
        </w:rPr>
        <w:t>badly</w:t>
      </w:r>
      <w:r w:rsidR="002E12CA" w:rsidRPr="000653AF">
        <w:rPr>
          <w:rFonts w:ascii="Times New Roman" w:hAnsi="Times New Roman" w:cs="Times New Roman"/>
          <w:sz w:val="24"/>
          <w:szCs w:val="24"/>
        </w:rPr>
        <w:t xml:space="preserve"> injured that they cannot survive a long time. 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The </w:t>
      </w:r>
      <w:r w:rsidR="002D12A4" w:rsidRPr="000653AF">
        <w:rPr>
          <w:rFonts w:ascii="Times New Roman" w:hAnsi="Times New Roman" w:cs="Times New Roman"/>
          <w:sz w:val="24"/>
          <w:szCs w:val="24"/>
        </w:rPr>
        <w:t>consequences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2D12A4" w:rsidRPr="000653AF">
        <w:rPr>
          <w:rFonts w:ascii="Times New Roman" w:hAnsi="Times New Roman" w:cs="Times New Roman"/>
          <w:sz w:val="24"/>
          <w:szCs w:val="24"/>
        </w:rPr>
        <w:t>shark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nets </w:t>
      </w:r>
      <w:r w:rsidR="002D12A4" w:rsidRPr="000653AF">
        <w:rPr>
          <w:rFonts w:ascii="Times New Roman" w:hAnsi="Times New Roman" w:cs="Times New Roman"/>
          <w:sz w:val="24"/>
          <w:szCs w:val="24"/>
        </w:rPr>
        <w:t>are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lso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alarming in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the context of different state and </w:t>
      </w:r>
      <w:r w:rsidR="002D12A4" w:rsidRPr="000653AF">
        <w:rPr>
          <w:rFonts w:ascii="Times New Roman" w:hAnsi="Times New Roman" w:cs="Times New Roman"/>
          <w:sz w:val="24"/>
          <w:szCs w:val="24"/>
        </w:rPr>
        <w:t>territories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regulations</w:t>
      </w:r>
      <w:r w:rsidR="005019F5" w:rsidRPr="000653AF">
        <w:rPr>
          <w:rFonts w:ascii="Times New Roman" w:hAnsi="Times New Roman" w:cs="Times New Roman"/>
          <w:sz w:val="24"/>
          <w:szCs w:val="24"/>
        </w:rPr>
        <w:t xml:space="preserve"> for </w:t>
      </w:r>
      <w:r w:rsidR="002D12A4" w:rsidRPr="000653AF">
        <w:rPr>
          <w:rFonts w:ascii="Times New Roman" w:hAnsi="Times New Roman" w:cs="Times New Roman"/>
          <w:sz w:val="24"/>
          <w:szCs w:val="24"/>
        </w:rPr>
        <w:t>human welfare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6"/>
      </w:r>
      <w:r w:rsidR="005019F5" w:rsidRPr="000653AF">
        <w:rPr>
          <w:rFonts w:ascii="Times New Roman" w:hAnsi="Times New Roman" w:cs="Times New Roman"/>
          <w:sz w:val="24"/>
          <w:szCs w:val="24"/>
        </w:rPr>
        <w:t>.</w:t>
      </w:r>
      <w:r w:rsidR="00F9357F" w:rsidRPr="000653A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2DE840" w14:textId="17115BF2" w:rsidR="009B4819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</w:r>
      <w:r w:rsidR="002D12A4" w:rsidRPr="000653AF">
        <w:rPr>
          <w:rFonts w:ascii="Times New Roman" w:hAnsi="Times New Roman" w:cs="Times New Roman"/>
          <w:sz w:val="24"/>
          <w:szCs w:val="24"/>
        </w:rPr>
        <w:t>Anoth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major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D12A4" w:rsidRPr="000653AF">
        <w:rPr>
          <w:rFonts w:ascii="Times New Roman" w:hAnsi="Times New Roman" w:cs="Times New Roman"/>
          <w:sz w:val="24"/>
          <w:szCs w:val="24"/>
        </w:rPr>
        <w:t>consequence</w:t>
      </w:r>
      <w:r w:rsidRPr="000653AF">
        <w:rPr>
          <w:rFonts w:ascii="Times New Roman" w:hAnsi="Times New Roman" w:cs="Times New Roman"/>
          <w:sz w:val="24"/>
          <w:szCs w:val="24"/>
        </w:rPr>
        <w:t xml:space="preserve"> is found in the major </w:t>
      </w:r>
      <w:r w:rsidR="002D12A4" w:rsidRPr="000653AF">
        <w:rPr>
          <w:rFonts w:ascii="Times New Roman" w:hAnsi="Times New Roman" w:cs="Times New Roman"/>
          <w:sz w:val="24"/>
          <w:szCs w:val="24"/>
        </w:rPr>
        <w:t>inference</w:t>
      </w:r>
      <w:r w:rsidRPr="000653AF">
        <w:rPr>
          <w:rFonts w:ascii="Times New Roman" w:hAnsi="Times New Roman" w:cs="Times New Roman"/>
          <w:sz w:val="24"/>
          <w:szCs w:val="24"/>
        </w:rPr>
        <w:t xml:space="preserve"> with the </w:t>
      </w:r>
      <w:r w:rsidR="002D12A4" w:rsidRPr="000653AF">
        <w:rPr>
          <w:rFonts w:ascii="Times New Roman" w:hAnsi="Times New Roman" w:cs="Times New Roman"/>
          <w:sz w:val="24"/>
          <w:szCs w:val="24"/>
        </w:rPr>
        <w:t>life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2D12A4" w:rsidRPr="000653AF">
        <w:rPr>
          <w:rFonts w:ascii="Times New Roman" w:hAnsi="Times New Roman" w:cs="Times New Roman"/>
          <w:sz w:val="24"/>
          <w:szCs w:val="24"/>
        </w:rPr>
        <w:t>th</w:t>
      </w:r>
      <w:r w:rsidRPr="000653AF">
        <w:rPr>
          <w:rFonts w:ascii="Times New Roman" w:hAnsi="Times New Roman" w:cs="Times New Roman"/>
          <w:sz w:val="24"/>
          <w:szCs w:val="24"/>
        </w:rPr>
        <w:t xml:space="preserve">e other </w:t>
      </w:r>
      <w:r w:rsidR="002D12A4" w:rsidRPr="000653AF">
        <w:rPr>
          <w:rFonts w:ascii="Times New Roman" w:hAnsi="Times New Roman" w:cs="Times New Roman"/>
          <w:sz w:val="24"/>
          <w:szCs w:val="24"/>
        </w:rPr>
        <w:t>wildlife</w:t>
      </w:r>
      <w:r w:rsidRPr="000653AF">
        <w:rPr>
          <w:rFonts w:ascii="Times New Roman" w:hAnsi="Times New Roman" w:cs="Times New Roman"/>
          <w:sz w:val="24"/>
          <w:szCs w:val="24"/>
        </w:rPr>
        <w:t xml:space="preserve"> a</w:t>
      </w:r>
      <w:r w:rsidR="002D12A4" w:rsidRPr="000653AF">
        <w:rPr>
          <w:rFonts w:ascii="Times New Roman" w:hAnsi="Times New Roman" w:cs="Times New Roman"/>
          <w:sz w:val="24"/>
          <w:szCs w:val="24"/>
        </w:rPr>
        <w:t>n</w:t>
      </w:r>
      <w:r w:rsidRPr="000653AF">
        <w:rPr>
          <w:rFonts w:ascii="Times New Roman" w:hAnsi="Times New Roman" w:cs="Times New Roman"/>
          <w:sz w:val="24"/>
          <w:szCs w:val="24"/>
        </w:rPr>
        <w:t xml:space="preserve">d a minor interference in dealing with the fear of sharks. </w:t>
      </w:r>
      <w:r w:rsidR="002D12A4" w:rsidRPr="000653AF">
        <w:rPr>
          <w:rFonts w:ascii="Times New Roman" w:hAnsi="Times New Roman" w:cs="Times New Roman"/>
          <w:sz w:val="24"/>
          <w:szCs w:val="24"/>
        </w:rPr>
        <w:t>Accord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to marine </w:t>
      </w:r>
      <w:r w:rsidR="002D12A4" w:rsidRPr="000653AF">
        <w:rPr>
          <w:rFonts w:ascii="Times New Roman" w:hAnsi="Times New Roman" w:cs="Times New Roman"/>
          <w:sz w:val="24"/>
          <w:szCs w:val="24"/>
        </w:rPr>
        <w:t>research</w:t>
      </w:r>
      <w:r w:rsidRPr="000653AF">
        <w:rPr>
          <w:rFonts w:ascii="Times New Roman" w:hAnsi="Times New Roman" w:cs="Times New Roman"/>
          <w:sz w:val="24"/>
          <w:szCs w:val="24"/>
        </w:rPr>
        <w:t xml:space="preserve">, it was found that the </w:t>
      </w:r>
      <w:r w:rsidR="0037217E">
        <w:rPr>
          <w:rFonts w:ascii="Times New Roman" w:hAnsi="Times New Roman" w:cs="Times New Roman"/>
          <w:sz w:val="24"/>
          <w:szCs w:val="24"/>
        </w:rPr>
        <w:t>s</w:t>
      </w:r>
      <w:r w:rsidRPr="000653AF">
        <w:rPr>
          <w:rFonts w:ascii="Times New Roman" w:hAnsi="Times New Roman" w:cs="Times New Roman"/>
          <w:sz w:val="24"/>
          <w:szCs w:val="24"/>
        </w:rPr>
        <w:t xml:space="preserve">harks net on the New South Wales has just caught a single shark </w:t>
      </w:r>
      <w:r w:rsidR="007428B4" w:rsidRPr="000653AF">
        <w:rPr>
          <w:rFonts w:ascii="Times New Roman" w:hAnsi="Times New Roman" w:cs="Times New Roman"/>
          <w:sz w:val="24"/>
          <w:szCs w:val="24"/>
        </w:rPr>
        <w:t>i</w:t>
      </w:r>
      <w:r w:rsidRPr="000653AF">
        <w:rPr>
          <w:rFonts w:ascii="Times New Roman" w:hAnsi="Times New Roman" w:cs="Times New Roman"/>
          <w:sz w:val="24"/>
          <w:szCs w:val="24"/>
        </w:rPr>
        <w:t xml:space="preserve">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time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past</w:t>
      </w:r>
      <w:r w:rsidRPr="000653AF">
        <w:rPr>
          <w:rFonts w:ascii="Times New Roman" w:hAnsi="Times New Roman" w:cs="Times New Roman"/>
          <w:sz w:val="24"/>
          <w:szCs w:val="24"/>
        </w:rPr>
        <w:t xml:space="preserve"> two months</w:t>
      </w:r>
      <w:r w:rsidR="00280EBC" w:rsidRPr="000653AF">
        <w:rPr>
          <w:rFonts w:ascii="Times New Roman" w:hAnsi="Times New Roman" w:cs="Times New Roman"/>
          <w:sz w:val="24"/>
          <w:szCs w:val="24"/>
        </w:rPr>
        <w:t xml:space="preserve">, but there are </w:t>
      </w:r>
      <w:r w:rsidR="007428B4" w:rsidRPr="000653AF">
        <w:rPr>
          <w:rFonts w:ascii="Times New Roman" w:hAnsi="Times New Roman" w:cs="Times New Roman"/>
          <w:sz w:val="24"/>
          <w:szCs w:val="24"/>
        </w:rPr>
        <w:t>hundreds</w:t>
      </w:r>
      <w:r w:rsidR="00280EBC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dolphins</w:t>
      </w:r>
      <w:r w:rsidR="00280EBC" w:rsidRPr="000653AF">
        <w:rPr>
          <w:rFonts w:ascii="Times New Roman" w:hAnsi="Times New Roman" w:cs="Times New Roman"/>
          <w:sz w:val="24"/>
          <w:szCs w:val="24"/>
        </w:rPr>
        <w:t>,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80EBC" w:rsidRPr="000653AF">
        <w:rPr>
          <w:rFonts w:ascii="Times New Roman" w:hAnsi="Times New Roman" w:cs="Times New Roman"/>
          <w:sz w:val="24"/>
          <w:szCs w:val="24"/>
        </w:rPr>
        <w:t xml:space="preserve">turtles and other </w:t>
      </w:r>
      <w:r w:rsidR="007428B4" w:rsidRPr="000653AF">
        <w:rPr>
          <w:rFonts w:ascii="Times New Roman" w:hAnsi="Times New Roman" w:cs="Times New Roman"/>
          <w:sz w:val="24"/>
          <w:szCs w:val="24"/>
        </w:rPr>
        <w:t>marine</w:t>
      </w:r>
      <w:r w:rsidR="00280EBC" w:rsidRPr="000653AF">
        <w:rPr>
          <w:rFonts w:ascii="Times New Roman" w:hAnsi="Times New Roman" w:cs="Times New Roman"/>
          <w:sz w:val="24"/>
          <w:szCs w:val="24"/>
        </w:rPr>
        <w:t xml:space="preserve"> life that are either trapped </w:t>
      </w:r>
      <w:r w:rsidR="007428B4" w:rsidRPr="000653AF">
        <w:rPr>
          <w:rFonts w:ascii="Times New Roman" w:hAnsi="Times New Roman" w:cs="Times New Roman"/>
          <w:sz w:val="24"/>
          <w:szCs w:val="24"/>
        </w:rPr>
        <w:t>and</w:t>
      </w:r>
      <w:r w:rsidR="00280EBC" w:rsidRPr="000653AF">
        <w:rPr>
          <w:rFonts w:ascii="Times New Roman" w:hAnsi="Times New Roman" w:cs="Times New Roman"/>
          <w:sz w:val="24"/>
          <w:szCs w:val="24"/>
        </w:rPr>
        <w:t xml:space="preserve"> killed. </w:t>
      </w:r>
      <w:r w:rsidR="006C35E8" w:rsidRPr="000653AF">
        <w:rPr>
          <w:rFonts w:ascii="Times New Roman" w:hAnsi="Times New Roman" w:cs="Times New Roman"/>
          <w:sz w:val="24"/>
          <w:szCs w:val="24"/>
        </w:rPr>
        <w:t xml:space="preserve">This makes </w:t>
      </w:r>
      <w:r w:rsidR="007428B4" w:rsidRPr="000653AF">
        <w:rPr>
          <w:rFonts w:ascii="Times New Roman" w:hAnsi="Times New Roman" w:cs="Times New Roman"/>
          <w:sz w:val="24"/>
          <w:szCs w:val="24"/>
        </w:rPr>
        <w:t>up to</w:t>
      </w:r>
      <w:r w:rsidR="006C35E8" w:rsidRPr="000653AF">
        <w:rPr>
          <w:rFonts w:ascii="Times New Roman" w:hAnsi="Times New Roman" w:cs="Times New Roman"/>
          <w:sz w:val="24"/>
          <w:szCs w:val="24"/>
        </w:rPr>
        <w:t xml:space="preserve"> 55-100 deaths of the marine life</w:t>
      </w:r>
      <w:r w:rsidR="009E0994" w:rsidRPr="000653AF">
        <w:rPr>
          <w:rFonts w:ascii="Times New Roman" w:hAnsi="Times New Roman" w:cs="Times New Roman"/>
          <w:sz w:val="24"/>
          <w:szCs w:val="24"/>
        </w:rPr>
        <w:t xml:space="preserve"> and </w:t>
      </w:r>
      <w:r w:rsidR="007428B4" w:rsidRPr="000653AF">
        <w:rPr>
          <w:rFonts w:ascii="Times New Roman" w:hAnsi="Times New Roman" w:cs="Times New Roman"/>
          <w:sz w:val="24"/>
          <w:szCs w:val="24"/>
        </w:rPr>
        <w:t>unfortunately</w:t>
      </w:r>
      <w:r w:rsidR="009E0994" w:rsidRPr="000653AF">
        <w:rPr>
          <w:rFonts w:ascii="Times New Roman" w:hAnsi="Times New Roman" w:cs="Times New Roman"/>
          <w:sz w:val="24"/>
          <w:szCs w:val="24"/>
        </w:rPr>
        <w:t xml:space="preserve"> this list comprised of all those animals who are the “vulnerable species”. 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According to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Humane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ociety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International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cientist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Jessica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Morris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, it is found </w:t>
      </w:r>
      <w:r w:rsidR="007428B4" w:rsidRPr="000653AF">
        <w:rPr>
          <w:rFonts w:ascii="Times New Roman" w:hAnsi="Times New Roman" w:cs="Times New Roman"/>
          <w:sz w:val="24"/>
          <w:szCs w:val="24"/>
        </w:rPr>
        <w:t>that it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is </w:t>
      </w:r>
      <w:r w:rsidR="007428B4" w:rsidRPr="000653AF">
        <w:rPr>
          <w:rFonts w:ascii="Times New Roman" w:hAnsi="Times New Roman" w:cs="Times New Roman"/>
          <w:sz w:val="24"/>
          <w:szCs w:val="24"/>
        </w:rPr>
        <w:t>quite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unacceptable for them to </w:t>
      </w:r>
      <w:r w:rsidR="007428B4" w:rsidRPr="000653AF">
        <w:rPr>
          <w:rFonts w:ascii="Times New Roman" w:hAnsi="Times New Roman" w:cs="Times New Roman"/>
          <w:sz w:val="24"/>
          <w:szCs w:val="24"/>
        </w:rPr>
        <w:t>accept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all these death ratios i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nimals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who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are already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facing a </w:t>
      </w:r>
      <w:r w:rsidR="007428B4" w:rsidRPr="000653AF">
        <w:rPr>
          <w:rFonts w:ascii="Times New Roman" w:hAnsi="Times New Roman" w:cs="Times New Roman"/>
          <w:sz w:val="24"/>
          <w:szCs w:val="24"/>
        </w:rPr>
        <w:t>threat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to</w:t>
      </w:r>
      <w:r w:rsidR="00FC6435" w:rsidRPr="000653AF">
        <w:rPr>
          <w:rFonts w:ascii="Times New Roman" w:hAnsi="Times New Roman" w:cs="Times New Roman"/>
          <w:sz w:val="24"/>
          <w:szCs w:val="24"/>
        </w:rPr>
        <w:t xml:space="preserve"> be endangered. 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She </w:t>
      </w:r>
      <w:r w:rsidR="007428B4" w:rsidRPr="000653AF">
        <w:rPr>
          <w:rFonts w:ascii="Times New Roman" w:hAnsi="Times New Roman" w:cs="Times New Roman"/>
          <w:sz w:val="24"/>
          <w:szCs w:val="24"/>
        </w:rPr>
        <w:t>proposed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 tha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debate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 of lethal </w:t>
      </w:r>
      <w:r w:rsidR="007428B4" w:rsidRPr="000653AF">
        <w:rPr>
          <w:rFonts w:ascii="Times New Roman" w:hAnsi="Times New Roman" w:cs="Times New Roman"/>
          <w:sz w:val="24"/>
          <w:szCs w:val="24"/>
        </w:rPr>
        <w:t>intervention is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 also useless as there </w:t>
      </w:r>
      <w:r w:rsidR="007428B4" w:rsidRPr="000653AF">
        <w:rPr>
          <w:rFonts w:ascii="Times New Roman" w:hAnsi="Times New Roman" w:cs="Times New Roman"/>
          <w:sz w:val="24"/>
          <w:szCs w:val="24"/>
        </w:rPr>
        <w:t>a lot of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 nonlethal </w:t>
      </w:r>
      <w:r w:rsidR="007428B4" w:rsidRPr="000653AF">
        <w:rPr>
          <w:rFonts w:ascii="Times New Roman" w:hAnsi="Times New Roman" w:cs="Times New Roman"/>
          <w:sz w:val="24"/>
          <w:szCs w:val="24"/>
        </w:rPr>
        <w:t>alternative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s </w:t>
      </w:r>
      <w:r w:rsidR="007428B4" w:rsidRPr="000653AF">
        <w:rPr>
          <w:rFonts w:ascii="Times New Roman" w:hAnsi="Times New Roman" w:cs="Times New Roman"/>
          <w:sz w:val="24"/>
          <w:szCs w:val="24"/>
        </w:rPr>
        <w:t>available which</w:t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 can be </w:t>
      </w:r>
      <w:r w:rsidR="007428B4" w:rsidRPr="000653AF">
        <w:rPr>
          <w:rFonts w:ascii="Times New Roman" w:hAnsi="Times New Roman" w:cs="Times New Roman"/>
          <w:sz w:val="24"/>
          <w:szCs w:val="24"/>
        </w:rPr>
        <w:t>u</w:t>
      </w:r>
      <w:r w:rsidR="007528E3" w:rsidRPr="000653AF">
        <w:rPr>
          <w:rFonts w:ascii="Times New Roman" w:hAnsi="Times New Roman" w:cs="Times New Roman"/>
          <w:sz w:val="24"/>
          <w:szCs w:val="24"/>
        </w:rPr>
        <w:t>sed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7"/>
      </w:r>
      <w:r w:rsidR="007528E3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76BFD08" w14:textId="2ADB031B" w:rsidR="00F9357F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A </w:t>
      </w:r>
      <w:r w:rsidR="007428B4" w:rsidRPr="000653AF">
        <w:rPr>
          <w:rFonts w:ascii="Times New Roman" w:hAnsi="Times New Roman" w:cs="Times New Roman"/>
          <w:sz w:val="24"/>
          <w:szCs w:val="24"/>
        </w:rPr>
        <w:t>negative</w:t>
      </w:r>
      <w:r w:rsidRPr="000653AF">
        <w:rPr>
          <w:rFonts w:ascii="Times New Roman" w:hAnsi="Times New Roman" w:cs="Times New Roman"/>
          <w:sz w:val="24"/>
          <w:szCs w:val="24"/>
        </w:rPr>
        <w:t xml:space="preserve"> version of </w:t>
      </w:r>
      <w:r w:rsidR="007428B4" w:rsidRPr="000653AF">
        <w:rPr>
          <w:rFonts w:ascii="Times New Roman" w:hAnsi="Times New Roman" w:cs="Times New Roman"/>
          <w:sz w:val="24"/>
          <w:szCs w:val="24"/>
        </w:rPr>
        <w:t>wildlife</w:t>
      </w:r>
      <w:r w:rsidRPr="000653AF">
        <w:rPr>
          <w:rFonts w:ascii="Times New Roman" w:hAnsi="Times New Roman" w:cs="Times New Roman"/>
          <w:sz w:val="24"/>
          <w:szCs w:val="24"/>
        </w:rPr>
        <w:t xml:space="preserve"> is also something </w:t>
      </w:r>
      <w:r w:rsidR="007428B4" w:rsidRPr="000653AF">
        <w:rPr>
          <w:rFonts w:ascii="Times New Roman" w:hAnsi="Times New Roman" w:cs="Times New Roman"/>
          <w:sz w:val="24"/>
          <w:szCs w:val="24"/>
        </w:rPr>
        <w:t>that</w:t>
      </w:r>
      <w:r w:rsidRPr="000653AF">
        <w:rPr>
          <w:rFonts w:ascii="Times New Roman" w:hAnsi="Times New Roman" w:cs="Times New Roman"/>
          <w:sz w:val="24"/>
          <w:szCs w:val="24"/>
        </w:rPr>
        <w:t xml:space="preserve"> needs </w:t>
      </w:r>
      <w:r w:rsidR="007428B4" w:rsidRPr="000653AF">
        <w:rPr>
          <w:rFonts w:ascii="Times New Roman" w:hAnsi="Times New Roman" w:cs="Times New Roman"/>
          <w:sz w:val="24"/>
          <w:szCs w:val="24"/>
        </w:rPr>
        <w:t>consideration</w:t>
      </w:r>
      <w:r w:rsidRPr="000653AF">
        <w:rPr>
          <w:rFonts w:ascii="Times New Roman" w:hAnsi="Times New Roman" w:cs="Times New Roman"/>
          <w:sz w:val="24"/>
          <w:szCs w:val="24"/>
        </w:rPr>
        <w:t xml:space="preserve">, taking into account that 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the </w:t>
      </w:r>
      <w:r w:rsidR="007428B4" w:rsidRPr="000653AF">
        <w:rPr>
          <w:rFonts w:ascii="Times New Roman" w:hAnsi="Times New Roman" w:cs="Times New Roman"/>
          <w:sz w:val="24"/>
          <w:szCs w:val="24"/>
        </w:rPr>
        <w:t>illusion that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is being </w:t>
      </w:r>
      <w:r w:rsidR="007428B4" w:rsidRPr="000653AF">
        <w:rPr>
          <w:rFonts w:ascii="Times New Roman" w:hAnsi="Times New Roman" w:cs="Times New Roman"/>
          <w:sz w:val="24"/>
          <w:szCs w:val="24"/>
        </w:rPr>
        <w:t>created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by using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net have included a false </w:t>
      </w:r>
      <w:r w:rsidR="007428B4" w:rsidRPr="000653AF">
        <w:rPr>
          <w:rFonts w:ascii="Times New Roman" w:hAnsi="Times New Roman" w:cs="Times New Roman"/>
          <w:sz w:val="24"/>
          <w:szCs w:val="24"/>
        </w:rPr>
        <w:t>illusion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of security in the minds of </w:t>
      </w:r>
      <w:r w:rsidR="007428B4" w:rsidRPr="000653AF">
        <w:rPr>
          <w:rFonts w:ascii="Times New Roman" w:hAnsi="Times New Roman" w:cs="Times New Roman"/>
          <w:sz w:val="24"/>
          <w:szCs w:val="24"/>
        </w:rPr>
        <w:t>swimmers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. In addition, it is found that there is a continuous </w:t>
      </w:r>
      <w:r w:rsidR="007428B4" w:rsidRPr="000653AF">
        <w:rPr>
          <w:rFonts w:ascii="Times New Roman" w:hAnsi="Times New Roman" w:cs="Times New Roman"/>
          <w:sz w:val="24"/>
          <w:szCs w:val="24"/>
        </w:rPr>
        <w:t>instance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of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violence and hatred that </w:t>
      </w:r>
      <w:r w:rsidR="007428B4" w:rsidRPr="000653AF">
        <w:rPr>
          <w:rFonts w:ascii="Times New Roman" w:hAnsi="Times New Roman" w:cs="Times New Roman"/>
          <w:sz w:val="24"/>
          <w:szCs w:val="24"/>
        </w:rPr>
        <w:t>is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found i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hearts</w:t>
      </w:r>
      <w:r w:rsidR="00CC456B" w:rsidRPr="000653AF">
        <w:rPr>
          <w:rFonts w:ascii="Times New Roman" w:hAnsi="Times New Roman" w:cs="Times New Roman"/>
          <w:sz w:val="24"/>
          <w:szCs w:val="24"/>
        </w:rPr>
        <w:t xml:space="preserve"> of people</w:t>
      </w:r>
      <w:r w:rsidR="004C17FF" w:rsidRPr="000653AF">
        <w:rPr>
          <w:rFonts w:ascii="Times New Roman" w:hAnsi="Times New Roman" w:cs="Times New Roman"/>
          <w:sz w:val="24"/>
          <w:szCs w:val="24"/>
        </w:rPr>
        <w:t xml:space="preserve"> in terms of wildlife </w:t>
      </w:r>
      <w:r w:rsidR="007428B4" w:rsidRPr="000653AF">
        <w:rPr>
          <w:rFonts w:ascii="Times New Roman" w:hAnsi="Times New Roman" w:cs="Times New Roman"/>
          <w:sz w:val="24"/>
          <w:szCs w:val="24"/>
        </w:rPr>
        <w:t>and</w:t>
      </w:r>
      <w:r w:rsidR="004C17FF" w:rsidRPr="000653AF">
        <w:rPr>
          <w:rFonts w:ascii="Times New Roman" w:hAnsi="Times New Roman" w:cs="Times New Roman"/>
          <w:sz w:val="24"/>
          <w:szCs w:val="24"/>
        </w:rPr>
        <w:t xml:space="preserve"> marine life. 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F2CFFA" w14:textId="39B2DC04" w:rsidR="00643121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There are </w:t>
      </w:r>
      <w:r w:rsidR="007428B4" w:rsidRPr="000653AF">
        <w:rPr>
          <w:rFonts w:ascii="Times New Roman" w:hAnsi="Times New Roman" w:cs="Times New Roman"/>
          <w:sz w:val="24"/>
          <w:szCs w:val="24"/>
        </w:rPr>
        <w:t>several oth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platform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that</w:t>
      </w:r>
      <w:r w:rsidRPr="000653AF">
        <w:rPr>
          <w:rFonts w:ascii="Times New Roman" w:hAnsi="Times New Roman" w:cs="Times New Roman"/>
          <w:sz w:val="24"/>
          <w:szCs w:val="24"/>
        </w:rPr>
        <w:t xml:space="preserve"> have </w:t>
      </w:r>
      <w:r w:rsidR="007428B4" w:rsidRPr="000653AF">
        <w:rPr>
          <w:rFonts w:ascii="Times New Roman" w:hAnsi="Times New Roman" w:cs="Times New Roman"/>
          <w:sz w:val="24"/>
          <w:szCs w:val="24"/>
        </w:rPr>
        <w:t>analyz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stance 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us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shark </w:t>
      </w:r>
      <w:r w:rsidR="007428B4" w:rsidRPr="000653AF">
        <w:rPr>
          <w:rFonts w:ascii="Times New Roman" w:hAnsi="Times New Roman" w:cs="Times New Roman"/>
          <w:sz w:val="24"/>
          <w:szCs w:val="24"/>
        </w:rPr>
        <w:t>net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uch</w:t>
      </w:r>
      <w:r w:rsidRPr="000653AF">
        <w:rPr>
          <w:rFonts w:ascii="Times New Roman" w:hAnsi="Times New Roman" w:cs="Times New Roman"/>
          <w:sz w:val="24"/>
          <w:szCs w:val="24"/>
        </w:rPr>
        <w:t xml:space="preserve"> as 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SEA LIFE Trust 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Australia</w:t>
      </w:r>
      <w:r w:rsidRPr="000653AF">
        <w:rPr>
          <w:rFonts w:ascii="Times New Roman" w:hAnsi="Times New Roman" w:cs="Times New Roman"/>
          <w:b/>
          <w:sz w:val="24"/>
          <w:szCs w:val="24"/>
        </w:rPr>
        <w:t>/ New Zealand,</w:t>
      </w:r>
      <w:r w:rsidRPr="000653AF">
        <w:rPr>
          <w:rFonts w:ascii="Times New Roman" w:hAnsi="Times New Roman" w:cs="Times New Roman"/>
          <w:sz w:val="24"/>
          <w:szCs w:val="24"/>
        </w:rPr>
        <w:t xml:space="preserve"> which argued that the government has to play a </w:t>
      </w:r>
      <w:r w:rsidRPr="000653AF">
        <w:rPr>
          <w:rFonts w:ascii="Times New Roman" w:hAnsi="Times New Roman" w:cs="Times New Roman"/>
          <w:sz w:val="24"/>
          <w:szCs w:val="24"/>
        </w:rPr>
        <w:lastRenderedPageBreak/>
        <w:t xml:space="preserve">central role i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safety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beach-go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public</w:t>
      </w:r>
      <w:r w:rsidRPr="000653AF">
        <w:rPr>
          <w:rFonts w:ascii="Times New Roman" w:hAnsi="Times New Roman" w:cs="Times New Roman"/>
          <w:sz w:val="24"/>
          <w:szCs w:val="24"/>
        </w:rPr>
        <w:t xml:space="preserve"> but it is </w:t>
      </w:r>
      <w:r w:rsidR="007428B4" w:rsidRPr="000653AF">
        <w:rPr>
          <w:rFonts w:ascii="Times New Roman" w:hAnsi="Times New Roman" w:cs="Times New Roman"/>
          <w:sz w:val="24"/>
          <w:szCs w:val="24"/>
        </w:rPr>
        <w:t>important</w:t>
      </w:r>
      <w:r w:rsidRPr="000653AF">
        <w:rPr>
          <w:rFonts w:ascii="Times New Roman" w:hAnsi="Times New Roman" w:cs="Times New Roman"/>
          <w:sz w:val="24"/>
          <w:szCs w:val="24"/>
        </w:rPr>
        <w:t xml:space="preserve"> to note tha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deployment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</w:t>
      </w:r>
      <w:r w:rsidRPr="000653AF">
        <w:rPr>
          <w:rFonts w:ascii="Times New Roman" w:hAnsi="Times New Roman" w:cs="Times New Roman"/>
          <w:sz w:val="24"/>
          <w:szCs w:val="24"/>
        </w:rPr>
        <w:t xml:space="preserve"> notes, as well as drum lines, is just creating a false </w:t>
      </w:r>
      <w:r w:rsidR="007428B4" w:rsidRPr="000653AF">
        <w:rPr>
          <w:rFonts w:ascii="Times New Roman" w:hAnsi="Times New Roman" w:cs="Times New Roman"/>
          <w:sz w:val="24"/>
          <w:szCs w:val="24"/>
        </w:rPr>
        <w:t>sense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creativity. </w:t>
      </w:r>
      <w:r w:rsidR="007428B4" w:rsidRPr="000653AF">
        <w:rPr>
          <w:rFonts w:ascii="Times New Roman" w:hAnsi="Times New Roman" w:cs="Times New Roman"/>
          <w:sz w:val="24"/>
          <w:szCs w:val="24"/>
        </w:rPr>
        <w:t>There</w:t>
      </w:r>
      <w:r w:rsidRPr="000653AF">
        <w:rPr>
          <w:rFonts w:ascii="Times New Roman" w:hAnsi="Times New Roman" w:cs="Times New Roman"/>
          <w:sz w:val="24"/>
          <w:szCs w:val="24"/>
        </w:rPr>
        <w:t xml:space="preserve"> are significant tolls for </w:t>
      </w:r>
      <w:r w:rsidR="00580790" w:rsidRPr="000653AF">
        <w:rPr>
          <w:rFonts w:ascii="Times New Roman" w:hAnsi="Times New Roman" w:cs="Times New Roman"/>
          <w:sz w:val="24"/>
          <w:szCs w:val="24"/>
        </w:rPr>
        <w:t>tens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thousands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threaten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7428B4" w:rsidRPr="000653AF">
        <w:rPr>
          <w:rFonts w:ascii="Times New Roman" w:hAnsi="Times New Roman" w:cs="Times New Roman"/>
          <w:sz w:val="24"/>
          <w:szCs w:val="24"/>
        </w:rPr>
        <w:t>endanger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marine </w:t>
      </w:r>
      <w:r w:rsidR="007428B4" w:rsidRPr="000653AF">
        <w:rPr>
          <w:rFonts w:ascii="Times New Roman" w:hAnsi="Times New Roman" w:cs="Times New Roman"/>
          <w:sz w:val="24"/>
          <w:szCs w:val="24"/>
        </w:rPr>
        <w:t>life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8"/>
      </w:r>
      <w:r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167589" w14:textId="3D81A658" w:rsidR="002D6920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>The approach</w:t>
      </w:r>
      <w:r w:rsidR="0037217E">
        <w:rPr>
          <w:rFonts w:ascii="Times New Roman" w:hAnsi="Times New Roman" w:cs="Times New Roman"/>
          <w:sz w:val="24"/>
          <w:szCs w:val="24"/>
        </w:rPr>
        <w:t xml:space="preserve"> </w:t>
      </w:r>
      <w:r w:rsidR="004623F8">
        <w:rPr>
          <w:rFonts w:ascii="Times New Roman" w:hAnsi="Times New Roman" w:cs="Times New Roman"/>
          <w:sz w:val="24"/>
          <w:szCs w:val="24"/>
        </w:rPr>
        <w:t xml:space="preserve">of </w:t>
      </w:r>
      <w:r w:rsidR="004623F8" w:rsidRPr="000653AF">
        <w:rPr>
          <w:rFonts w:ascii="Times New Roman" w:hAnsi="Times New Roman" w:cs="Times New Roman"/>
          <w:sz w:val="24"/>
          <w:szCs w:val="24"/>
        </w:rPr>
        <w:t>Humane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 Society 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Internation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highlighted tha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govern</w:t>
      </w:r>
      <w:r w:rsidRPr="000653AF">
        <w:rPr>
          <w:rFonts w:ascii="Times New Roman" w:hAnsi="Times New Roman" w:cs="Times New Roman"/>
          <w:sz w:val="24"/>
          <w:szCs w:val="24"/>
        </w:rPr>
        <w:t xml:space="preserve">ment can </w:t>
      </w:r>
      <w:r w:rsidR="007428B4" w:rsidRPr="000653AF">
        <w:rPr>
          <w:rFonts w:ascii="Times New Roman" w:hAnsi="Times New Roman" w:cs="Times New Roman"/>
          <w:sz w:val="24"/>
          <w:szCs w:val="24"/>
        </w:rPr>
        <w:t>never ev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guarantee</w:t>
      </w:r>
      <w:r w:rsidRPr="000653AF">
        <w:rPr>
          <w:rFonts w:ascii="Times New Roman" w:hAnsi="Times New Roman" w:cs="Times New Roman"/>
          <w:sz w:val="24"/>
          <w:szCs w:val="24"/>
        </w:rPr>
        <w:t xml:space="preserve"> public safety in the ocean. </w:t>
      </w:r>
      <w:r w:rsidR="009719F0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s</w:t>
      </w:r>
      <w:r w:rsidR="009719F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regarding </w:t>
      </w:r>
      <w:r w:rsidR="009719F0" w:rsidRPr="000653AF">
        <w:rPr>
          <w:rFonts w:ascii="Times New Roman" w:hAnsi="Times New Roman" w:cs="Times New Roman"/>
          <w:sz w:val="24"/>
          <w:szCs w:val="24"/>
        </w:rPr>
        <w:t xml:space="preserve">Australian shark control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</w:t>
      </w:r>
      <w:r w:rsidR="009719F0" w:rsidRPr="000653AF">
        <w:rPr>
          <w:rFonts w:ascii="Times New Roman" w:hAnsi="Times New Roman" w:cs="Times New Roman"/>
          <w:sz w:val="24"/>
          <w:szCs w:val="24"/>
        </w:rPr>
        <w:t xml:space="preserve"> are found to be </w:t>
      </w:r>
      <w:r w:rsidR="007428B4" w:rsidRPr="000653AF">
        <w:rPr>
          <w:rFonts w:ascii="Times New Roman" w:hAnsi="Times New Roman" w:cs="Times New Roman"/>
          <w:sz w:val="24"/>
          <w:szCs w:val="24"/>
        </w:rPr>
        <w:t>unsustainable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19"/>
      </w:r>
      <w:r w:rsidR="009719F0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However, the 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Australian</w:t>
      </w:r>
      <w:r w:rsidR="0003669A" w:rsidRPr="000653AF">
        <w:rPr>
          <w:rFonts w:ascii="Times New Roman" w:hAnsi="Times New Roman" w:cs="Times New Roman"/>
          <w:b/>
          <w:sz w:val="24"/>
          <w:szCs w:val="24"/>
        </w:rPr>
        <w:t xml:space="preserve"> Marine 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Conservation</w:t>
      </w:r>
      <w:r w:rsidR="0003669A" w:rsidRPr="000653AF">
        <w:rPr>
          <w:rFonts w:ascii="Times New Roman" w:hAnsi="Times New Roman" w:cs="Times New Roman"/>
          <w:b/>
          <w:sz w:val="24"/>
          <w:szCs w:val="24"/>
        </w:rPr>
        <w:t xml:space="preserve"> Society (AMCS)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has </w:t>
      </w:r>
      <w:r w:rsidR="007428B4" w:rsidRPr="000653AF">
        <w:rPr>
          <w:rFonts w:ascii="Times New Roman" w:hAnsi="Times New Roman" w:cs="Times New Roman"/>
          <w:sz w:val="24"/>
          <w:szCs w:val="24"/>
        </w:rPr>
        <w:t>agreed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with the prior </w:t>
      </w:r>
      <w:r w:rsidR="007428B4" w:rsidRPr="000653AF">
        <w:rPr>
          <w:rFonts w:ascii="Times New Roman" w:hAnsi="Times New Roman" w:cs="Times New Roman"/>
          <w:sz w:val="24"/>
          <w:szCs w:val="24"/>
        </w:rPr>
        <w:t>point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of views, </w:t>
      </w:r>
      <w:r w:rsidR="007428B4" w:rsidRPr="000653AF">
        <w:rPr>
          <w:rFonts w:ascii="Times New Roman" w:hAnsi="Times New Roman" w:cs="Times New Roman"/>
          <w:sz w:val="24"/>
          <w:szCs w:val="24"/>
        </w:rPr>
        <w:t>taking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into account </w:t>
      </w:r>
      <w:r w:rsidR="0037217E">
        <w:rPr>
          <w:rFonts w:ascii="Times New Roman" w:hAnsi="Times New Roman" w:cs="Times New Roman"/>
          <w:sz w:val="24"/>
          <w:szCs w:val="24"/>
        </w:rPr>
        <w:t>t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hat the human shark encounters </w:t>
      </w:r>
      <w:r w:rsidR="004623F8" w:rsidRPr="000653AF">
        <w:rPr>
          <w:rFonts w:ascii="Times New Roman" w:hAnsi="Times New Roman" w:cs="Times New Roman"/>
          <w:sz w:val="24"/>
          <w:szCs w:val="24"/>
        </w:rPr>
        <w:t>have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proposed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considerable </w:t>
      </w:r>
      <w:r w:rsidR="007428B4" w:rsidRPr="000653AF">
        <w:rPr>
          <w:rFonts w:ascii="Times New Roman" w:hAnsi="Times New Roman" w:cs="Times New Roman"/>
          <w:sz w:val="24"/>
          <w:szCs w:val="24"/>
        </w:rPr>
        <w:t>consequences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for the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families, </w:t>
      </w:r>
      <w:r w:rsidR="00580790" w:rsidRPr="000653AF">
        <w:rPr>
          <w:rFonts w:ascii="Times New Roman" w:hAnsi="Times New Roman" w:cs="Times New Roman"/>
          <w:sz w:val="24"/>
          <w:szCs w:val="24"/>
        </w:rPr>
        <w:t>friend</w:t>
      </w:r>
      <w:r w:rsidR="0003669A" w:rsidRPr="000653AF">
        <w:rPr>
          <w:rFonts w:ascii="Times New Roman" w:hAnsi="Times New Roman" w:cs="Times New Roman"/>
          <w:sz w:val="24"/>
          <w:szCs w:val="24"/>
        </w:rPr>
        <w:t xml:space="preserve"> and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individuals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. In addition, there </w:t>
      </w:r>
      <w:r w:rsidR="007428B4" w:rsidRPr="000653AF">
        <w:rPr>
          <w:rFonts w:ascii="Times New Roman" w:hAnsi="Times New Roman" w:cs="Times New Roman"/>
          <w:sz w:val="24"/>
          <w:szCs w:val="24"/>
        </w:rPr>
        <w:t>are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trillions of </w:t>
      </w:r>
      <w:r w:rsidR="007428B4" w:rsidRPr="000653AF">
        <w:rPr>
          <w:rFonts w:ascii="Times New Roman" w:hAnsi="Times New Roman" w:cs="Times New Roman"/>
          <w:sz w:val="24"/>
          <w:szCs w:val="24"/>
        </w:rPr>
        <w:t>other beings and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assessment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trategies that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can be brought into practice with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 the deployment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the safety </w:t>
      </w:r>
      <w:r w:rsidR="007428B4" w:rsidRPr="000653AF">
        <w:rPr>
          <w:rFonts w:ascii="Times New Roman" w:hAnsi="Times New Roman" w:cs="Times New Roman"/>
          <w:sz w:val="24"/>
          <w:szCs w:val="24"/>
        </w:rPr>
        <w:t>beach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mechanism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with an aim to ensure there is no threat to </w:t>
      </w:r>
      <w:r w:rsidR="007428B4" w:rsidRPr="000653AF">
        <w:rPr>
          <w:rFonts w:ascii="Times New Roman" w:hAnsi="Times New Roman" w:cs="Times New Roman"/>
          <w:sz w:val="24"/>
          <w:szCs w:val="24"/>
        </w:rPr>
        <w:t>the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pecies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as </w:t>
      </w:r>
      <w:r w:rsidR="007428B4" w:rsidRPr="000653AF">
        <w:rPr>
          <w:rFonts w:ascii="Times New Roman" w:hAnsi="Times New Roman" w:cs="Times New Roman"/>
          <w:sz w:val="24"/>
          <w:szCs w:val="24"/>
        </w:rPr>
        <w:t>well</w:t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 as the other marine life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0"/>
      </w:r>
      <w:r w:rsidR="00AF54D0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5C3587" w14:textId="7B898D97" w:rsidR="00904201" w:rsidRPr="000653AF" w:rsidRDefault="007B6A3D" w:rsidP="004623F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>Legal Interference</w:t>
      </w:r>
    </w:p>
    <w:p w14:paraId="567E7CD8" w14:textId="2FBE6147" w:rsidR="00904201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 In </w:t>
      </w:r>
      <w:r w:rsidR="007428B4" w:rsidRPr="000653AF">
        <w:rPr>
          <w:rFonts w:ascii="Times New Roman" w:hAnsi="Times New Roman" w:cs="Times New Roman"/>
          <w:sz w:val="24"/>
          <w:szCs w:val="24"/>
        </w:rPr>
        <w:t>accordance</w:t>
      </w:r>
      <w:r w:rsidRPr="000653AF">
        <w:rPr>
          <w:rFonts w:ascii="Times New Roman" w:hAnsi="Times New Roman" w:cs="Times New Roman"/>
          <w:sz w:val="24"/>
          <w:szCs w:val="24"/>
        </w:rPr>
        <w:t xml:space="preserve"> with “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Prevention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 of Cruelty to Animal Act 1979</w:t>
      </w:r>
      <w:r w:rsidRPr="000653AF">
        <w:rPr>
          <w:rFonts w:ascii="Times New Roman" w:hAnsi="Times New Roman" w:cs="Times New Roman"/>
          <w:sz w:val="24"/>
          <w:szCs w:val="24"/>
        </w:rPr>
        <w:t xml:space="preserve">”, use of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 net</w:t>
      </w:r>
      <w:r w:rsidRPr="000653AF">
        <w:rPr>
          <w:rFonts w:ascii="Times New Roman" w:hAnsi="Times New Roman" w:cs="Times New Roman"/>
          <w:sz w:val="24"/>
          <w:szCs w:val="24"/>
        </w:rPr>
        <w:t xml:space="preserve"> is clearly a violation of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nim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rights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cause there is </w:t>
      </w:r>
      <w:r w:rsidR="007428B4" w:rsidRPr="000653AF">
        <w:rPr>
          <w:rFonts w:ascii="Times New Roman" w:hAnsi="Times New Roman" w:cs="Times New Roman"/>
          <w:sz w:val="24"/>
          <w:szCs w:val="24"/>
        </w:rPr>
        <w:t>no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place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for an</w:t>
      </w:r>
      <w:r w:rsidRPr="000653AF">
        <w:rPr>
          <w:rFonts w:ascii="Times New Roman" w:hAnsi="Times New Roman" w:cs="Times New Roman"/>
          <w:sz w:val="24"/>
          <w:szCs w:val="24"/>
        </w:rPr>
        <w:t xml:space="preserve"> action that kills or affect the life of any other species or any of the living organism. In </w:t>
      </w:r>
      <w:r w:rsidR="007428B4" w:rsidRPr="000653AF">
        <w:rPr>
          <w:rFonts w:ascii="Times New Roman" w:hAnsi="Times New Roman" w:cs="Times New Roman"/>
          <w:sz w:val="24"/>
          <w:szCs w:val="24"/>
        </w:rPr>
        <w:t>addition,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“</w:t>
      </w:r>
      <w:r w:rsidR="007428B4" w:rsidRPr="0037217E">
        <w:rPr>
          <w:rFonts w:ascii="Times New Roman" w:hAnsi="Times New Roman" w:cs="Times New Roman"/>
          <w:b/>
          <w:sz w:val="24"/>
          <w:szCs w:val="24"/>
        </w:rPr>
        <w:t>Environmental</w:t>
      </w:r>
      <w:r w:rsidRPr="003721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28B4" w:rsidRPr="0037217E">
        <w:rPr>
          <w:rFonts w:ascii="Times New Roman" w:hAnsi="Times New Roman" w:cs="Times New Roman"/>
          <w:b/>
          <w:sz w:val="24"/>
          <w:szCs w:val="24"/>
        </w:rPr>
        <w:t>Protection</w:t>
      </w:r>
      <w:r w:rsidRPr="003721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28B4" w:rsidRPr="0037217E">
        <w:rPr>
          <w:rFonts w:ascii="Times New Roman" w:hAnsi="Times New Roman" w:cs="Times New Roman"/>
          <w:b/>
          <w:sz w:val="24"/>
          <w:szCs w:val="24"/>
        </w:rPr>
        <w:t>Authority</w:t>
      </w:r>
      <w:r w:rsidRPr="0037217E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="007428B4" w:rsidRPr="0037217E">
        <w:rPr>
          <w:rFonts w:ascii="Times New Roman" w:hAnsi="Times New Roman" w:cs="Times New Roman"/>
          <w:b/>
          <w:sz w:val="24"/>
          <w:szCs w:val="24"/>
        </w:rPr>
        <w:t>Western</w:t>
      </w:r>
      <w:r w:rsidRPr="003721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28B4" w:rsidRPr="0037217E">
        <w:rPr>
          <w:rFonts w:ascii="Times New Roman" w:hAnsi="Times New Roman" w:cs="Times New Roman"/>
          <w:b/>
          <w:sz w:val="24"/>
          <w:szCs w:val="24"/>
        </w:rPr>
        <w:t>Australia</w:t>
      </w:r>
      <w:r w:rsidRPr="0037217E">
        <w:rPr>
          <w:rFonts w:ascii="Times New Roman" w:hAnsi="Times New Roman" w:cs="Times New Roman"/>
          <w:b/>
          <w:sz w:val="24"/>
          <w:szCs w:val="24"/>
        </w:rPr>
        <w:t>”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ha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also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resulted in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assess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the policy</w:t>
      </w:r>
      <w:r w:rsidRPr="000653AF">
        <w:rPr>
          <w:rFonts w:ascii="Times New Roman" w:hAnsi="Times New Roman" w:cs="Times New Roman"/>
          <w:sz w:val="24"/>
          <w:szCs w:val="24"/>
        </w:rPr>
        <w:t xml:space="preserve"> taking into account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 the use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 nets</w:t>
      </w:r>
      <w:r w:rsidRPr="000653AF">
        <w:rPr>
          <w:rFonts w:ascii="Times New Roman" w:hAnsi="Times New Roman" w:cs="Times New Roman"/>
          <w:sz w:val="24"/>
          <w:szCs w:val="24"/>
        </w:rPr>
        <w:t xml:space="preserve"> is a clear threat to animal rights. It is because </w:t>
      </w:r>
      <w:r w:rsidR="007428B4" w:rsidRPr="000653AF">
        <w:rPr>
          <w:rFonts w:ascii="Times New Roman" w:hAnsi="Times New Roman" w:cs="Times New Roman"/>
          <w:sz w:val="24"/>
          <w:szCs w:val="24"/>
        </w:rPr>
        <w:t>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limited time frame and </w:t>
      </w:r>
      <w:r w:rsidR="007428B4" w:rsidRPr="000653AF">
        <w:rPr>
          <w:rFonts w:ascii="Times New Roman" w:hAnsi="Times New Roman" w:cs="Times New Roman"/>
          <w:sz w:val="24"/>
          <w:szCs w:val="24"/>
        </w:rPr>
        <w:t>lack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critic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insight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at a </w:t>
      </w:r>
      <w:r w:rsidR="007428B4" w:rsidRPr="000653AF">
        <w:rPr>
          <w:rFonts w:ascii="Times New Roman" w:hAnsi="Times New Roman" w:cs="Times New Roman"/>
          <w:sz w:val="24"/>
          <w:szCs w:val="24"/>
        </w:rPr>
        <w:t>negligible</w:t>
      </w:r>
      <w:r w:rsidRPr="000653AF">
        <w:rPr>
          <w:rFonts w:ascii="Times New Roman" w:hAnsi="Times New Roman" w:cs="Times New Roman"/>
          <w:sz w:val="24"/>
          <w:szCs w:val="24"/>
        </w:rPr>
        <w:t xml:space="preserve"> risk to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environment i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propos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in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form of “permission to use shark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 nets</w:t>
      </w:r>
      <w:r w:rsidRPr="000653AF">
        <w:rPr>
          <w:rFonts w:ascii="Times New Roman" w:hAnsi="Times New Roman" w:cs="Times New Roman"/>
          <w:sz w:val="24"/>
          <w:szCs w:val="24"/>
        </w:rPr>
        <w:t>”. The underlying context of “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Environment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 Protection and 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Biodiversity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b/>
          <w:sz w:val="24"/>
          <w:szCs w:val="24"/>
        </w:rPr>
        <w:t>Consecration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 Act 1999</w:t>
      </w:r>
      <w:r w:rsidRPr="000653AF">
        <w:rPr>
          <w:rFonts w:ascii="Times New Roman" w:hAnsi="Times New Roman" w:cs="Times New Roman"/>
          <w:sz w:val="24"/>
          <w:szCs w:val="24"/>
        </w:rPr>
        <w:t xml:space="preserve">” is one </w:t>
      </w:r>
      <w:r w:rsidR="007428B4" w:rsidRPr="000653AF">
        <w:rPr>
          <w:rFonts w:ascii="Times New Roman" w:hAnsi="Times New Roman" w:cs="Times New Roman"/>
          <w:sz w:val="24"/>
          <w:szCs w:val="24"/>
        </w:rPr>
        <w:t>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legislation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</w:t>
      </w:r>
      <w:r w:rsidRPr="000653AF">
        <w:rPr>
          <w:rFonts w:ascii="Times New Roman" w:hAnsi="Times New Roman" w:cs="Times New Roman"/>
          <w:sz w:val="24"/>
          <w:szCs w:val="24"/>
        </w:rPr>
        <w:t xml:space="preserve"> affirms that shark can be caught by using some </w:t>
      </w:r>
      <w:r w:rsidR="00580790" w:rsidRPr="000653AF">
        <w:rPr>
          <w:rFonts w:ascii="Times New Roman" w:hAnsi="Times New Roman" w:cs="Times New Roman"/>
          <w:sz w:val="24"/>
          <w:szCs w:val="24"/>
        </w:rPr>
        <w:t>commerci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and recreational fishes if they </w:t>
      </w:r>
      <w:r w:rsidR="004623F8" w:rsidRPr="000653AF">
        <w:rPr>
          <w:rFonts w:ascii="Times New Roman" w:hAnsi="Times New Roman" w:cs="Times New Roman"/>
          <w:sz w:val="24"/>
          <w:szCs w:val="24"/>
        </w:rPr>
        <w:lastRenderedPageBreak/>
        <w:t>are threaten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re is a </w:t>
      </w:r>
      <w:r w:rsidR="00580790" w:rsidRPr="000653AF">
        <w:rPr>
          <w:rFonts w:ascii="Times New Roman" w:hAnsi="Times New Roman" w:cs="Times New Roman"/>
          <w:sz w:val="24"/>
          <w:szCs w:val="24"/>
        </w:rPr>
        <w:t>risk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attack by them. It is </w:t>
      </w:r>
      <w:r w:rsidR="0037217E">
        <w:rPr>
          <w:rFonts w:ascii="Times New Roman" w:hAnsi="Times New Roman" w:cs="Times New Roman"/>
          <w:sz w:val="24"/>
          <w:szCs w:val="24"/>
        </w:rPr>
        <w:t xml:space="preserve">so because </w:t>
      </w:r>
      <w:r w:rsidRPr="000653AF">
        <w:rPr>
          <w:rFonts w:ascii="Times New Roman" w:hAnsi="Times New Roman" w:cs="Times New Roman"/>
          <w:sz w:val="24"/>
          <w:szCs w:val="24"/>
        </w:rPr>
        <w:t xml:space="preserve">the human </w:t>
      </w:r>
      <w:r w:rsidR="007428B4" w:rsidRPr="000653AF">
        <w:rPr>
          <w:rFonts w:ascii="Times New Roman" w:hAnsi="Times New Roman" w:cs="Times New Roman"/>
          <w:sz w:val="24"/>
          <w:szCs w:val="24"/>
        </w:rPr>
        <w:t>intervention nullifi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critical thinking </w:t>
      </w:r>
      <w:r w:rsidR="0037217E">
        <w:rPr>
          <w:rFonts w:ascii="Times New Roman" w:hAnsi="Times New Roman" w:cs="Times New Roman"/>
          <w:sz w:val="24"/>
          <w:szCs w:val="24"/>
        </w:rPr>
        <w:t xml:space="preserve">resulted </w:t>
      </w:r>
      <w:r w:rsidR="004623F8">
        <w:rPr>
          <w:rFonts w:ascii="Times New Roman" w:hAnsi="Times New Roman" w:cs="Times New Roman"/>
          <w:sz w:val="24"/>
          <w:szCs w:val="24"/>
        </w:rPr>
        <w:t xml:space="preserve">in </w:t>
      </w:r>
      <w:r w:rsidR="004623F8" w:rsidRPr="000653AF">
        <w:rPr>
          <w:rFonts w:ascii="Times New Roman" w:hAnsi="Times New Roman" w:cs="Times New Roman"/>
          <w:sz w:val="24"/>
          <w:szCs w:val="24"/>
        </w:rPr>
        <w:t>a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handful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species considered to be “</w:t>
      </w:r>
      <w:r w:rsidR="00580790" w:rsidRPr="000653AF">
        <w:rPr>
          <w:rFonts w:ascii="Times New Roman" w:hAnsi="Times New Roman" w:cs="Times New Roman"/>
          <w:sz w:val="24"/>
          <w:szCs w:val="24"/>
        </w:rPr>
        <w:t>threatened</w:t>
      </w:r>
      <w:r w:rsidRPr="000653AF">
        <w:rPr>
          <w:rFonts w:ascii="Times New Roman" w:hAnsi="Times New Roman" w:cs="Times New Roman"/>
          <w:sz w:val="24"/>
          <w:szCs w:val="24"/>
        </w:rPr>
        <w:t xml:space="preserve">” under the impact of </w:t>
      </w:r>
      <w:r w:rsidR="00580790" w:rsidRPr="000653AF">
        <w:rPr>
          <w:rFonts w:ascii="Times New Roman" w:hAnsi="Times New Roman" w:cs="Times New Roman"/>
          <w:sz w:val="24"/>
          <w:szCs w:val="24"/>
        </w:rPr>
        <w:t>Environ</w:t>
      </w:r>
      <w:r w:rsidR="0037217E">
        <w:rPr>
          <w:rFonts w:ascii="Times New Roman" w:hAnsi="Times New Roman" w:cs="Times New Roman"/>
          <w:sz w:val="24"/>
          <w:szCs w:val="24"/>
        </w:rPr>
        <w:t xml:space="preserve">ment </w:t>
      </w:r>
      <w:r w:rsidRPr="000653AF">
        <w:rPr>
          <w:rFonts w:ascii="Times New Roman" w:hAnsi="Times New Roman" w:cs="Times New Roman"/>
          <w:sz w:val="24"/>
          <w:szCs w:val="24"/>
        </w:rPr>
        <w:t xml:space="preserve">protection and </w:t>
      </w:r>
      <w:r w:rsidR="00580790" w:rsidRPr="000653AF">
        <w:rPr>
          <w:rFonts w:ascii="Times New Roman" w:hAnsi="Times New Roman" w:cs="Times New Roman"/>
          <w:sz w:val="24"/>
          <w:szCs w:val="24"/>
        </w:rPr>
        <w:t>Biodiversity</w:t>
      </w:r>
      <w:r w:rsidRPr="000653AF">
        <w:rPr>
          <w:rFonts w:ascii="Times New Roman" w:hAnsi="Times New Roman" w:cs="Times New Roman"/>
          <w:sz w:val="24"/>
          <w:szCs w:val="24"/>
        </w:rPr>
        <w:t xml:space="preserve"> Conservation Act 1999. </w:t>
      </w:r>
      <w:r w:rsidR="007428B4" w:rsidRPr="000653AF">
        <w:rPr>
          <w:rFonts w:ascii="Times New Roman" w:hAnsi="Times New Roman" w:cs="Times New Roman"/>
          <w:sz w:val="24"/>
          <w:szCs w:val="24"/>
        </w:rPr>
        <w:t>Under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principl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37217E">
        <w:rPr>
          <w:rFonts w:ascii="Times New Roman" w:hAnsi="Times New Roman" w:cs="Times New Roman"/>
          <w:sz w:val="24"/>
          <w:szCs w:val="24"/>
        </w:rPr>
        <w:t>ac</w:t>
      </w:r>
      <w:r w:rsidRPr="000653AF">
        <w:rPr>
          <w:rFonts w:ascii="Times New Roman" w:hAnsi="Times New Roman" w:cs="Times New Roman"/>
          <w:sz w:val="24"/>
          <w:szCs w:val="24"/>
        </w:rPr>
        <w:t xml:space="preserve">t, it is illegal to </w:t>
      </w:r>
      <w:r w:rsidR="007428B4" w:rsidRPr="000653AF">
        <w:rPr>
          <w:rFonts w:ascii="Times New Roman" w:hAnsi="Times New Roman" w:cs="Times New Roman"/>
          <w:sz w:val="24"/>
          <w:szCs w:val="24"/>
        </w:rPr>
        <w:t>injury,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t</w:t>
      </w:r>
      <w:r w:rsidRPr="000653AF">
        <w:rPr>
          <w:rFonts w:ascii="Times New Roman" w:hAnsi="Times New Roman" w:cs="Times New Roman"/>
          <w:sz w:val="24"/>
          <w:szCs w:val="24"/>
        </w:rPr>
        <w:t xml:space="preserve">rade, keep, move or kill species and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37217E">
        <w:rPr>
          <w:rFonts w:ascii="Times New Roman" w:hAnsi="Times New Roman" w:cs="Times New Roman"/>
          <w:sz w:val="24"/>
          <w:szCs w:val="24"/>
        </w:rPr>
        <w:t xml:space="preserve">who </w:t>
      </w:r>
      <w:r w:rsidRPr="000653AF">
        <w:rPr>
          <w:rFonts w:ascii="Times New Roman" w:hAnsi="Times New Roman" w:cs="Times New Roman"/>
          <w:sz w:val="24"/>
          <w:szCs w:val="24"/>
        </w:rPr>
        <w:t xml:space="preserve">are one </w:t>
      </w:r>
      <w:r w:rsidR="007428B4" w:rsidRPr="000653AF">
        <w:rPr>
          <w:rFonts w:ascii="Times New Roman" w:hAnsi="Times New Roman" w:cs="Times New Roman"/>
          <w:sz w:val="24"/>
          <w:szCs w:val="24"/>
        </w:rPr>
        <w:t>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endanger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pecies</w:t>
      </w:r>
      <w:r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C4CCC58" w14:textId="69482249" w:rsidR="00904201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>DAF (Qld) v Humane Society International (Australia) Inc</w:t>
      </w:r>
    </w:p>
    <w:p w14:paraId="25A94558" w14:textId="2BEEC9B8" w:rsidR="0039694A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In </w:t>
      </w:r>
      <w:r w:rsidR="007428B4" w:rsidRPr="000653AF">
        <w:rPr>
          <w:rFonts w:ascii="Times New Roman" w:hAnsi="Times New Roman" w:cs="Times New Roman"/>
          <w:sz w:val="24"/>
          <w:szCs w:val="24"/>
        </w:rPr>
        <w:t>continuation</w:t>
      </w:r>
      <w:r w:rsidRPr="000653AF">
        <w:rPr>
          <w:rFonts w:ascii="Times New Roman" w:hAnsi="Times New Roman" w:cs="Times New Roman"/>
          <w:sz w:val="24"/>
          <w:szCs w:val="24"/>
        </w:rPr>
        <w:t xml:space="preserve"> to all the approaches and the </w:t>
      </w:r>
      <w:r w:rsidR="004623F8">
        <w:rPr>
          <w:rFonts w:ascii="Times New Roman" w:hAnsi="Times New Roman" w:cs="Times New Roman"/>
          <w:sz w:val="24"/>
          <w:szCs w:val="24"/>
        </w:rPr>
        <w:t>proposal</w:t>
      </w:r>
      <w:r w:rsidR="0037217E">
        <w:rPr>
          <w:rFonts w:ascii="Times New Roman" w:hAnsi="Times New Roman" w:cs="Times New Roman"/>
          <w:sz w:val="24"/>
          <w:szCs w:val="24"/>
        </w:rPr>
        <w:t xml:space="preserve"> </w:t>
      </w:r>
      <w:r w:rsidRPr="000653AF">
        <w:rPr>
          <w:rFonts w:ascii="Times New Roman" w:hAnsi="Times New Roman" w:cs="Times New Roman"/>
          <w:sz w:val="24"/>
          <w:szCs w:val="24"/>
        </w:rPr>
        <w:t xml:space="preserve">that are issued by the different human welfare or animal welfare authorities, a </w:t>
      </w:r>
      <w:r w:rsidR="007428B4" w:rsidRPr="000653AF">
        <w:rPr>
          <w:rFonts w:ascii="Times New Roman" w:hAnsi="Times New Roman" w:cs="Times New Roman"/>
          <w:sz w:val="24"/>
          <w:szCs w:val="24"/>
        </w:rPr>
        <w:t>recent</w:t>
      </w:r>
      <w:r w:rsidRPr="000653AF">
        <w:rPr>
          <w:rFonts w:ascii="Times New Roman" w:hAnsi="Times New Roman" w:cs="Times New Roman"/>
          <w:sz w:val="24"/>
          <w:szCs w:val="24"/>
        </w:rPr>
        <w:t xml:space="preserve"> federal court </w:t>
      </w:r>
      <w:r w:rsidR="007428B4" w:rsidRPr="000653AF">
        <w:rPr>
          <w:rFonts w:ascii="Times New Roman" w:hAnsi="Times New Roman" w:cs="Times New Roman"/>
          <w:sz w:val="24"/>
          <w:szCs w:val="24"/>
        </w:rPr>
        <w:t>decision was</w:t>
      </w:r>
      <w:r w:rsidRPr="000653AF">
        <w:rPr>
          <w:rFonts w:ascii="Times New Roman" w:hAnsi="Times New Roman" w:cs="Times New Roman"/>
          <w:sz w:val="24"/>
          <w:szCs w:val="24"/>
        </w:rPr>
        <w:t xml:space="preserve"> brought on board, entitled, </w:t>
      </w:r>
      <w:r w:rsidRPr="000653AF">
        <w:rPr>
          <w:rFonts w:ascii="Times New Roman" w:hAnsi="Times New Roman" w:cs="Times New Roman"/>
          <w:i/>
          <w:sz w:val="24"/>
          <w:szCs w:val="24"/>
        </w:rPr>
        <w:t>DAF (Qld) v Humane Society International (Australia) Inc</w:t>
      </w:r>
      <w:r w:rsidRPr="000653AF">
        <w:rPr>
          <w:rFonts w:ascii="Times New Roman" w:hAnsi="Times New Roman" w:cs="Times New Roman"/>
          <w:sz w:val="24"/>
          <w:szCs w:val="24"/>
        </w:rPr>
        <w:t xml:space="preserve"> [2019] FCAFC 163, under which </w:t>
      </w:r>
      <w:r w:rsidR="007428B4" w:rsidRPr="000653AF">
        <w:rPr>
          <w:rFonts w:ascii="Times New Roman" w:hAnsi="Times New Roman" w:cs="Times New Roman"/>
          <w:sz w:val="24"/>
          <w:szCs w:val="24"/>
        </w:rPr>
        <w:t>sever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conflicting </w:t>
      </w:r>
      <w:r w:rsidR="007428B4" w:rsidRPr="000653AF">
        <w:rPr>
          <w:rFonts w:ascii="Times New Roman" w:hAnsi="Times New Roman" w:cs="Times New Roman"/>
          <w:sz w:val="24"/>
          <w:szCs w:val="24"/>
        </w:rPr>
        <w:t>arguments</w:t>
      </w:r>
      <w:r w:rsidRPr="000653AF">
        <w:rPr>
          <w:rFonts w:ascii="Times New Roman" w:hAnsi="Times New Roman" w:cs="Times New Roman"/>
          <w:sz w:val="24"/>
          <w:szCs w:val="24"/>
        </w:rPr>
        <w:t xml:space="preserve"> and </w:t>
      </w:r>
      <w:r w:rsidR="007428B4" w:rsidRPr="000653AF">
        <w:rPr>
          <w:rFonts w:ascii="Times New Roman" w:hAnsi="Times New Roman" w:cs="Times New Roman"/>
          <w:sz w:val="24"/>
          <w:szCs w:val="24"/>
        </w:rPr>
        <w:t>statements</w:t>
      </w:r>
      <w:r w:rsidRPr="000653AF">
        <w:rPr>
          <w:rFonts w:ascii="Times New Roman" w:hAnsi="Times New Roman" w:cs="Times New Roman"/>
          <w:sz w:val="24"/>
          <w:szCs w:val="24"/>
        </w:rPr>
        <w:t xml:space="preserve"> are </w:t>
      </w:r>
      <w:r w:rsidR="007428B4" w:rsidRPr="000653AF">
        <w:rPr>
          <w:rFonts w:ascii="Times New Roman" w:hAnsi="Times New Roman" w:cs="Times New Roman"/>
          <w:sz w:val="24"/>
          <w:szCs w:val="24"/>
        </w:rPr>
        <w:t>brought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to </w:t>
      </w:r>
      <w:r w:rsidR="007428B4" w:rsidRPr="000653AF">
        <w:rPr>
          <w:rFonts w:ascii="Times New Roman" w:hAnsi="Times New Roman" w:cs="Times New Roman"/>
          <w:sz w:val="24"/>
          <w:szCs w:val="24"/>
        </w:rPr>
        <w:t>insight</w:t>
      </w:r>
      <w:r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141115" w:rsidRPr="000653AF">
        <w:rPr>
          <w:rFonts w:ascii="Times New Roman" w:hAnsi="Times New Roman" w:cs="Times New Roman"/>
          <w:sz w:val="24"/>
          <w:szCs w:val="24"/>
        </w:rPr>
        <w:t xml:space="preserve">As per the law and the commentary by </w:t>
      </w:r>
      <w:r w:rsidR="007428B4" w:rsidRPr="000653AF">
        <w:rPr>
          <w:rFonts w:ascii="Times New Roman" w:hAnsi="Times New Roman" w:cs="Times New Roman"/>
          <w:sz w:val="24"/>
          <w:szCs w:val="24"/>
        </w:rPr>
        <w:t>different</w:t>
      </w:r>
      <w:r w:rsidR="00141115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reports</w:t>
      </w:r>
      <w:r w:rsidR="00141115" w:rsidRPr="000653AF">
        <w:rPr>
          <w:rFonts w:ascii="Times New Roman" w:hAnsi="Times New Roman" w:cs="Times New Roman"/>
          <w:sz w:val="24"/>
          <w:szCs w:val="24"/>
        </w:rPr>
        <w:t xml:space="preserve">, it is </w:t>
      </w:r>
      <w:r w:rsidR="007428B4" w:rsidRPr="000653AF">
        <w:rPr>
          <w:rFonts w:ascii="Times New Roman" w:hAnsi="Times New Roman" w:cs="Times New Roman"/>
          <w:sz w:val="24"/>
          <w:szCs w:val="24"/>
        </w:rPr>
        <w:t>highlighted</w:t>
      </w:r>
      <w:r w:rsidR="00141115" w:rsidRPr="000653AF">
        <w:rPr>
          <w:rFonts w:ascii="Times New Roman" w:hAnsi="Times New Roman" w:cs="Times New Roman"/>
          <w:sz w:val="24"/>
          <w:szCs w:val="24"/>
        </w:rPr>
        <w:t xml:space="preserve"> that the Gre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at Barrier Reef Shark Control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will be </w:t>
      </w:r>
      <w:r w:rsidR="007428B4" w:rsidRPr="000653AF">
        <w:rPr>
          <w:rFonts w:ascii="Times New Roman" w:hAnsi="Times New Roman" w:cs="Times New Roman"/>
          <w:sz w:val="24"/>
          <w:szCs w:val="24"/>
        </w:rPr>
        <w:t>restarted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after the decision of the Federal </w:t>
      </w:r>
      <w:r w:rsidR="007428B4" w:rsidRPr="000653AF">
        <w:rPr>
          <w:rFonts w:ascii="Times New Roman" w:hAnsi="Times New Roman" w:cs="Times New Roman"/>
          <w:sz w:val="24"/>
          <w:szCs w:val="24"/>
        </w:rPr>
        <w:t>Court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Judge </w:t>
      </w:r>
      <w:r w:rsidR="007428B4" w:rsidRPr="000653AF">
        <w:rPr>
          <w:rFonts w:ascii="Times New Roman" w:hAnsi="Times New Roman" w:cs="Times New Roman"/>
          <w:sz w:val="24"/>
          <w:szCs w:val="24"/>
        </w:rPr>
        <w:t>will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appear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i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reference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to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subject of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say on a </w:t>
      </w:r>
      <w:r w:rsidR="007428B4" w:rsidRPr="000653AF">
        <w:rPr>
          <w:rFonts w:ascii="Times New Roman" w:hAnsi="Times New Roman" w:cs="Times New Roman"/>
          <w:sz w:val="24"/>
          <w:szCs w:val="24"/>
        </w:rPr>
        <w:t>centavos</w:t>
      </w:r>
      <w:r w:rsidR="00563058" w:rsidRPr="000653AF">
        <w:rPr>
          <w:rFonts w:ascii="Times New Roman" w:hAnsi="Times New Roman" w:cs="Times New Roman"/>
          <w:sz w:val="24"/>
          <w:szCs w:val="24"/>
        </w:rPr>
        <w:t xml:space="preserve"> tribunal ruling. 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It was </w:t>
      </w:r>
      <w:r w:rsidR="007428B4" w:rsidRPr="000653AF">
        <w:rPr>
          <w:rFonts w:ascii="Times New Roman" w:hAnsi="Times New Roman" w:cs="Times New Roman"/>
          <w:sz w:val="24"/>
          <w:szCs w:val="24"/>
        </w:rPr>
        <w:t>followed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by a </w:t>
      </w:r>
      <w:r w:rsidR="007428B4" w:rsidRPr="000653AF">
        <w:rPr>
          <w:rFonts w:ascii="Times New Roman" w:hAnsi="Times New Roman" w:cs="Times New Roman"/>
          <w:sz w:val="24"/>
          <w:szCs w:val="24"/>
        </w:rPr>
        <w:t>victory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Humane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ociety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International in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dministrative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Appeals </w:t>
      </w:r>
      <w:r w:rsidR="007428B4" w:rsidRPr="000653AF">
        <w:rPr>
          <w:rFonts w:ascii="Times New Roman" w:hAnsi="Times New Roman" w:cs="Times New Roman"/>
          <w:sz w:val="24"/>
          <w:szCs w:val="24"/>
        </w:rPr>
        <w:t>Tribunal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which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affirmed that there are </w:t>
      </w:r>
      <w:r w:rsidR="007428B4" w:rsidRPr="000653AF">
        <w:rPr>
          <w:rFonts w:ascii="Times New Roman" w:hAnsi="Times New Roman" w:cs="Times New Roman"/>
          <w:sz w:val="24"/>
          <w:szCs w:val="24"/>
        </w:rPr>
        <w:t>several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s</w:t>
      </w:r>
      <w:r w:rsidR="00B860D8" w:rsidRPr="000653AF">
        <w:rPr>
          <w:rFonts w:ascii="Times New Roman" w:hAnsi="Times New Roman" w:cs="Times New Roman"/>
          <w:sz w:val="24"/>
          <w:szCs w:val="24"/>
        </w:rPr>
        <w:t xml:space="preserve"> who are found alive </w:t>
      </w:r>
      <w:r w:rsidR="00CA34E8" w:rsidRPr="000653AF">
        <w:rPr>
          <w:rFonts w:ascii="Times New Roman" w:hAnsi="Times New Roman" w:cs="Times New Roman"/>
          <w:sz w:val="24"/>
          <w:szCs w:val="24"/>
        </w:rPr>
        <w:t xml:space="preserve">in the drumline </w:t>
      </w:r>
      <w:r w:rsidR="007428B4" w:rsidRPr="000653AF">
        <w:rPr>
          <w:rFonts w:ascii="Times New Roman" w:hAnsi="Times New Roman" w:cs="Times New Roman"/>
          <w:sz w:val="24"/>
          <w:szCs w:val="24"/>
        </w:rPr>
        <w:t>of</w:t>
      </w:r>
      <w:r w:rsidR="00CA34E8" w:rsidRPr="000653AF">
        <w:rPr>
          <w:rFonts w:ascii="Times New Roman" w:hAnsi="Times New Roman" w:cs="Times New Roman"/>
          <w:sz w:val="24"/>
          <w:szCs w:val="24"/>
        </w:rPr>
        <w:t xml:space="preserve"> the Great Barrier </w:t>
      </w:r>
      <w:r w:rsidR="007428B4" w:rsidRPr="000653AF">
        <w:rPr>
          <w:rFonts w:ascii="Times New Roman" w:hAnsi="Times New Roman" w:cs="Times New Roman"/>
          <w:sz w:val="24"/>
          <w:szCs w:val="24"/>
        </w:rPr>
        <w:t>Reef.</w:t>
      </w:r>
      <w:r w:rsidR="00890B4C" w:rsidRPr="000653AF">
        <w:rPr>
          <w:rFonts w:ascii="Times New Roman" w:hAnsi="Times New Roman" w:cs="Times New Roman"/>
          <w:sz w:val="24"/>
          <w:szCs w:val="24"/>
        </w:rPr>
        <w:t xml:space="preserve"> it was asserted that the sharks </w:t>
      </w:r>
      <w:r w:rsidR="007428B4" w:rsidRPr="000653AF">
        <w:rPr>
          <w:rFonts w:ascii="Times New Roman" w:hAnsi="Times New Roman" w:cs="Times New Roman"/>
          <w:sz w:val="24"/>
          <w:szCs w:val="24"/>
        </w:rPr>
        <w:t>must</w:t>
      </w:r>
      <w:r w:rsidR="00890B4C" w:rsidRPr="000653AF">
        <w:rPr>
          <w:rFonts w:ascii="Times New Roman" w:hAnsi="Times New Roman" w:cs="Times New Roman"/>
          <w:sz w:val="24"/>
          <w:szCs w:val="24"/>
        </w:rPr>
        <w:t xml:space="preserve"> be saved by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nimal</w:t>
      </w:r>
      <w:r w:rsidR="00890B4C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welfare</w:t>
      </w:r>
      <w:r w:rsidR="00890B4C" w:rsidRPr="000653AF">
        <w:rPr>
          <w:rFonts w:ascii="Times New Roman" w:hAnsi="Times New Roman" w:cs="Times New Roman"/>
          <w:sz w:val="24"/>
          <w:szCs w:val="24"/>
        </w:rPr>
        <w:t xml:space="preserve"> grounds as well as different serious contractor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1"/>
      </w:r>
      <w:r w:rsidR="00890B4C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FB3335" w:rsidRPr="000653AF">
        <w:rPr>
          <w:rFonts w:ascii="Times New Roman" w:hAnsi="Times New Roman" w:cs="Times New Roman"/>
          <w:sz w:val="24"/>
          <w:szCs w:val="24"/>
        </w:rPr>
        <w:t xml:space="preserve">The judge of </w:t>
      </w:r>
      <w:r w:rsidR="007428B4" w:rsidRPr="000653AF">
        <w:rPr>
          <w:rFonts w:ascii="Times New Roman" w:hAnsi="Times New Roman" w:cs="Times New Roman"/>
          <w:sz w:val="24"/>
          <w:szCs w:val="24"/>
        </w:rPr>
        <w:t>Federal Court</w:t>
      </w:r>
      <w:r w:rsidR="00FB3335" w:rsidRPr="000653AF">
        <w:rPr>
          <w:rFonts w:ascii="Times New Roman" w:hAnsi="Times New Roman" w:cs="Times New Roman"/>
          <w:sz w:val="24"/>
          <w:szCs w:val="24"/>
        </w:rPr>
        <w:t xml:space="preserve">, John Logan issues a stay adhering to the tribunal </w:t>
      </w:r>
      <w:r w:rsidR="007428B4" w:rsidRPr="000653AF">
        <w:rPr>
          <w:rFonts w:ascii="Times New Roman" w:hAnsi="Times New Roman" w:cs="Times New Roman"/>
          <w:sz w:val="24"/>
          <w:szCs w:val="24"/>
        </w:rPr>
        <w:t>decision,</w:t>
      </w:r>
      <w:r w:rsidR="00FB3335" w:rsidRPr="000653AF">
        <w:rPr>
          <w:rFonts w:ascii="Times New Roman" w:hAnsi="Times New Roman" w:cs="Times New Roman"/>
          <w:sz w:val="24"/>
          <w:szCs w:val="24"/>
        </w:rPr>
        <w:t xml:space="preserve"> he also </w:t>
      </w:r>
      <w:r w:rsidR="007428B4" w:rsidRPr="000653AF">
        <w:rPr>
          <w:rFonts w:ascii="Times New Roman" w:hAnsi="Times New Roman" w:cs="Times New Roman"/>
          <w:sz w:val="24"/>
          <w:szCs w:val="24"/>
        </w:rPr>
        <w:t>pointed</w:t>
      </w:r>
      <w:r w:rsidR="00FB3335" w:rsidRPr="000653AF">
        <w:rPr>
          <w:rFonts w:ascii="Times New Roman" w:hAnsi="Times New Roman" w:cs="Times New Roman"/>
          <w:sz w:val="24"/>
          <w:szCs w:val="24"/>
        </w:rPr>
        <w:t xml:space="preserve"> out that he wants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ppeal to</w:t>
      </w:r>
      <w:r w:rsidR="00FB3335" w:rsidRPr="000653AF">
        <w:rPr>
          <w:rFonts w:ascii="Times New Roman" w:hAnsi="Times New Roman" w:cs="Times New Roman"/>
          <w:sz w:val="24"/>
          <w:szCs w:val="24"/>
        </w:rPr>
        <w:t xml:space="preserve"> be </w:t>
      </w:r>
      <w:r w:rsidR="007428B4" w:rsidRPr="000653AF">
        <w:rPr>
          <w:rFonts w:ascii="Times New Roman" w:hAnsi="Times New Roman" w:cs="Times New Roman"/>
          <w:sz w:val="24"/>
          <w:szCs w:val="24"/>
        </w:rPr>
        <w:t>heard</w:t>
      </w:r>
      <w:r w:rsidR="00FB3335" w:rsidRPr="000653AF">
        <w:rPr>
          <w:rFonts w:ascii="Times New Roman" w:hAnsi="Times New Roman" w:cs="Times New Roman"/>
          <w:sz w:val="24"/>
          <w:szCs w:val="24"/>
        </w:rPr>
        <w:t xml:space="preserve"> in the full bench. 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The court was told </w:t>
      </w:r>
      <w:r w:rsidR="007428B4" w:rsidRPr="000653AF">
        <w:rPr>
          <w:rFonts w:ascii="Times New Roman" w:hAnsi="Times New Roman" w:cs="Times New Roman"/>
          <w:sz w:val="24"/>
          <w:szCs w:val="24"/>
        </w:rPr>
        <w:t>about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a </w:t>
      </w:r>
      <w:r w:rsidR="007428B4" w:rsidRPr="000653AF">
        <w:rPr>
          <w:rFonts w:ascii="Times New Roman" w:hAnsi="Times New Roman" w:cs="Times New Roman"/>
          <w:sz w:val="24"/>
          <w:szCs w:val="24"/>
        </w:rPr>
        <w:t>temporary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suspicion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shark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control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that paved the way </w:t>
      </w:r>
      <w:r w:rsidR="007428B4" w:rsidRPr="000653AF">
        <w:rPr>
          <w:rFonts w:ascii="Times New Roman" w:hAnsi="Times New Roman" w:cs="Times New Roman"/>
          <w:sz w:val="24"/>
          <w:szCs w:val="24"/>
        </w:rPr>
        <w:t>for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the deployment </w:t>
      </w:r>
      <w:r w:rsidR="0037217E">
        <w:rPr>
          <w:rFonts w:ascii="Times New Roman" w:hAnsi="Times New Roman" w:cs="Times New Roman"/>
          <w:sz w:val="24"/>
          <w:szCs w:val="24"/>
        </w:rPr>
        <w:t xml:space="preserve">of </w:t>
      </w:r>
      <w:r w:rsidR="007428B4" w:rsidRPr="000653AF">
        <w:rPr>
          <w:rFonts w:ascii="Times New Roman" w:hAnsi="Times New Roman" w:cs="Times New Roman"/>
          <w:sz w:val="24"/>
          <w:szCs w:val="24"/>
        </w:rPr>
        <w:t>some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officers o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patrols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who can inform the members of the public about </w:t>
      </w:r>
      <w:r w:rsidR="007428B4" w:rsidRPr="000653AF">
        <w:rPr>
          <w:rFonts w:ascii="Times New Roman" w:hAnsi="Times New Roman" w:cs="Times New Roman"/>
          <w:sz w:val="24"/>
          <w:szCs w:val="24"/>
        </w:rPr>
        <w:t>changes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along with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introduction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37217E">
        <w:rPr>
          <w:rFonts w:ascii="Times New Roman" w:hAnsi="Times New Roman" w:cs="Times New Roman"/>
          <w:sz w:val="24"/>
          <w:szCs w:val="24"/>
        </w:rPr>
        <w:t xml:space="preserve">to </w:t>
      </w:r>
      <w:r w:rsidR="007428B4" w:rsidRPr="000653AF">
        <w:rPr>
          <w:rFonts w:ascii="Times New Roman" w:hAnsi="Times New Roman" w:cs="Times New Roman"/>
          <w:sz w:val="24"/>
          <w:szCs w:val="24"/>
        </w:rPr>
        <w:t>some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smart </w:t>
      </w:r>
      <w:r w:rsidR="007428B4" w:rsidRPr="000653AF">
        <w:rPr>
          <w:rFonts w:ascii="Times New Roman" w:hAnsi="Times New Roman" w:cs="Times New Roman"/>
          <w:sz w:val="24"/>
          <w:szCs w:val="24"/>
        </w:rPr>
        <w:t>drumlines</w:t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 that are safe to use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2"/>
      </w:r>
      <w:r w:rsidR="0009000F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48688D" w:rsidRPr="000653AF">
        <w:rPr>
          <w:rFonts w:ascii="Times New Roman" w:hAnsi="Times New Roman" w:cs="Times New Roman"/>
          <w:sz w:val="24"/>
          <w:szCs w:val="24"/>
        </w:rPr>
        <w:t xml:space="preserve">The point of conflict is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rgument</w:t>
      </w:r>
      <w:r w:rsidR="0048688D" w:rsidRPr="000653AF">
        <w:rPr>
          <w:rFonts w:ascii="Times New Roman" w:hAnsi="Times New Roman" w:cs="Times New Roman"/>
          <w:sz w:val="24"/>
          <w:szCs w:val="24"/>
        </w:rPr>
        <w:t xml:space="preserve"> that "</w:t>
      </w:r>
      <w:r w:rsidR="007428B4" w:rsidRPr="000653AF">
        <w:rPr>
          <w:rFonts w:ascii="Times New Roman" w:hAnsi="Times New Roman" w:cs="Times New Roman"/>
          <w:sz w:val="24"/>
          <w:szCs w:val="24"/>
        </w:rPr>
        <w:t>Human</w:t>
      </w:r>
      <w:r w:rsidR="0048688D" w:rsidRPr="000653AF">
        <w:rPr>
          <w:rFonts w:ascii="Times New Roman" w:hAnsi="Times New Roman" w:cs="Times New Roman"/>
          <w:sz w:val="24"/>
          <w:szCs w:val="24"/>
        </w:rPr>
        <w:t xml:space="preserve"> life must be put 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ahead </w:t>
      </w:r>
      <w:r w:rsidR="0048688D" w:rsidRPr="000653AF">
        <w:rPr>
          <w:rFonts w:ascii="Times New Roman" w:hAnsi="Times New Roman" w:cs="Times New Roman"/>
          <w:sz w:val="24"/>
          <w:szCs w:val="24"/>
        </w:rPr>
        <w:t>of shark’s life”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while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Humane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282D78" w:rsidRPr="000653AF">
        <w:rPr>
          <w:rFonts w:ascii="Times New Roman" w:hAnsi="Times New Roman" w:cs="Times New Roman"/>
          <w:sz w:val="24"/>
          <w:szCs w:val="24"/>
        </w:rPr>
        <w:lastRenderedPageBreak/>
        <w:t xml:space="preserve">Society </w:t>
      </w:r>
      <w:r w:rsidR="007428B4" w:rsidRPr="000653AF">
        <w:rPr>
          <w:rFonts w:ascii="Times New Roman" w:hAnsi="Times New Roman" w:cs="Times New Roman"/>
          <w:sz w:val="24"/>
          <w:szCs w:val="24"/>
        </w:rPr>
        <w:t>International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Marine </w:t>
      </w:r>
      <w:r w:rsidR="007428B4" w:rsidRPr="000653AF">
        <w:rPr>
          <w:rFonts w:ascii="Times New Roman" w:hAnsi="Times New Roman" w:cs="Times New Roman"/>
          <w:sz w:val="24"/>
          <w:szCs w:val="24"/>
        </w:rPr>
        <w:t>campaign asserted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that </w:t>
      </w:r>
      <w:r w:rsidR="007428B4" w:rsidRPr="000653AF">
        <w:rPr>
          <w:rFonts w:ascii="Times New Roman" w:hAnsi="Times New Roman" w:cs="Times New Roman"/>
          <w:sz w:val="24"/>
          <w:szCs w:val="24"/>
        </w:rPr>
        <w:t>incorporation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of the lethal shark control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that cannot cos</w:t>
      </w:r>
      <w:r w:rsidR="0037217E">
        <w:rPr>
          <w:rFonts w:ascii="Times New Roman" w:hAnsi="Times New Roman" w:cs="Times New Roman"/>
          <w:sz w:val="24"/>
          <w:szCs w:val="24"/>
        </w:rPr>
        <w:t>t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the lives </w:t>
      </w:r>
      <w:r w:rsidR="007428B4" w:rsidRPr="000653AF">
        <w:rPr>
          <w:rFonts w:ascii="Times New Roman" w:hAnsi="Times New Roman" w:cs="Times New Roman"/>
          <w:sz w:val="24"/>
          <w:szCs w:val="24"/>
        </w:rPr>
        <w:t>of</w:t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 the shark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3"/>
      </w:r>
      <w:r w:rsidR="00282D78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44CABC" w14:textId="67276C7E" w:rsidR="00E97A6B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Taking into accoun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stance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lethal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</w:t>
      </w:r>
      <w:r w:rsidRPr="000653AF">
        <w:rPr>
          <w:rFonts w:ascii="Times New Roman" w:hAnsi="Times New Roman" w:cs="Times New Roman"/>
          <w:sz w:val="24"/>
          <w:szCs w:val="24"/>
        </w:rPr>
        <w:t xml:space="preserve">, AAT highlighted that there is no point of agreeing to the lethal program because it is also not effective. AAT </w:t>
      </w:r>
      <w:r w:rsidR="007428B4" w:rsidRPr="000653AF">
        <w:rPr>
          <w:rFonts w:ascii="Times New Roman" w:hAnsi="Times New Roman" w:cs="Times New Roman"/>
          <w:sz w:val="24"/>
          <w:szCs w:val="24"/>
        </w:rPr>
        <w:t>assert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a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lethal Programs </w:t>
      </w:r>
      <w:r w:rsidRPr="000653AF">
        <w:rPr>
          <w:rFonts w:ascii="Times New Roman" w:hAnsi="Times New Roman" w:cs="Times New Roman"/>
          <w:sz w:val="24"/>
          <w:szCs w:val="24"/>
        </w:rPr>
        <w:t xml:space="preserve">of the SCP are not </w:t>
      </w:r>
      <w:r w:rsidR="007428B4" w:rsidRPr="000653AF">
        <w:rPr>
          <w:rFonts w:ascii="Times New Roman" w:hAnsi="Times New Roman" w:cs="Times New Roman"/>
          <w:sz w:val="24"/>
          <w:szCs w:val="24"/>
        </w:rPr>
        <w:t>capable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7428B4" w:rsidRPr="000653AF">
        <w:rPr>
          <w:rFonts w:ascii="Times New Roman" w:hAnsi="Times New Roman" w:cs="Times New Roman"/>
          <w:sz w:val="24"/>
          <w:szCs w:val="24"/>
        </w:rPr>
        <w:t>reduc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risk of shark interaction. In </w:t>
      </w:r>
      <w:r w:rsidR="007428B4" w:rsidRPr="000653AF">
        <w:rPr>
          <w:rFonts w:ascii="Times New Roman" w:hAnsi="Times New Roman" w:cs="Times New Roman"/>
          <w:sz w:val="24"/>
          <w:szCs w:val="24"/>
        </w:rPr>
        <w:t>addition,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4623F8" w:rsidRPr="000653AF">
        <w:rPr>
          <w:rFonts w:ascii="Times New Roman" w:hAnsi="Times New Roman" w:cs="Times New Roman"/>
          <w:sz w:val="24"/>
          <w:szCs w:val="24"/>
        </w:rPr>
        <w:t>d</w:t>
      </w:r>
      <w:r w:rsidR="004623F8">
        <w:rPr>
          <w:rFonts w:ascii="Times New Roman" w:hAnsi="Times New Roman" w:cs="Times New Roman"/>
          <w:sz w:val="24"/>
          <w:szCs w:val="24"/>
        </w:rPr>
        <w:t xml:space="preserve">ifferent </w:t>
      </w:r>
      <w:r w:rsidR="004623F8" w:rsidRPr="000653AF">
        <w:rPr>
          <w:rFonts w:ascii="Times New Roman" w:hAnsi="Times New Roman" w:cs="Times New Roman"/>
          <w:sz w:val="24"/>
          <w:szCs w:val="24"/>
        </w:rPr>
        <w:t>scientific</w:t>
      </w:r>
      <w:r w:rsidR="007428B4" w:rsidRPr="000653AF">
        <w:rPr>
          <w:rFonts w:ascii="Times New Roman" w:hAnsi="Times New Roman" w:cs="Times New Roman"/>
          <w:sz w:val="24"/>
          <w:szCs w:val="24"/>
        </w:rPr>
        <w:t xml:space="preserve"> evidence</w:t>
      </w:r>
      <w:r w:rsidRPr="000653AF">
        <w:rPr>
          <w:rFonts w:ascii="Times New Roman" w:hAnsi="Times New Roman" w:cs="Times New Roman"/>
          <w:sz w:val="24"/>
          <w:szCs w:val="24"/>
        </w:rPr>
        <w:t xml:space="preserve"> has highlighted that the lethal </w:t>
      </w:r>
      <w:r w:rsidR="007428B4" w:rsidRPr="000653AF">
        <w:rPr>
          <w:rFonts w:ascii="Times New Roman" w:hAnsi="Times New Roman" w:cs="Times New Roman"/>
          <w:sz w:val="24"/>
          <w:szCs w:val="24"/>
        </w:rPr>
        <w:t>program</w:t>
      </w:r>
      <w:r w:rsidRPr="000653AF">
        <w:rPr>
          <w:rFonts w:ascii="Times New Roman" w:hAnsi="Times New Roman" w:cs="Times New Roman"/>
          <w:sz w:val="24"/>
          <w:szCs w:val="24"/>
        </w:rPr>
        <w:t xml:space="preserve"> is highly plausible as if SCP will become non</w:t>
      </w:r>
      <w:r w:rsidR="007428B4" w:rsidRPr="000653AF">
        <w:rPr>
          <w:rFonts w:ascii="Times New Roman" w:hAnsi="Times New Roman" w:cs="Times New Roman"/>
          <w:sz w:val="24"/>
          <w:szCs w:val="24"/>
        </w:rPr>
        <w:t>-leth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tomorrow, then there will be “No </w:t>
      </w:r>
      <w:r w:rsidR="007428B4" w:rsidRPr="000653AF">
        <w:rPr>
          <w:rFonts w:ascii="Times New Roman" w:hAnsi="Times New Roman" w:cs="Times New Roman"/>
          <w:sz w:val="24"/>
          <w:szCs w:val="24"/>
        </w:rPr>
        <w:t>Discernible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change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unprovok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shark </w:t>
      </w:r>
      <w:r w:rsidR="007428B4" w:rsidRPr="000653AF">
        <w:rPr>
          <w:rFonts w:ascii="Times New Roman" w:hAnsi="Times New Roman" w:cs="Times New Roman"/>
          <w:sz w:val="24"/>
          <w:szCs w:val="24"/>
        </w:rPr>
        <w:t>bites</w:t>
      </w:r>
      <w:r w:rsidRPr="000653AF">
        <w:rPr>
          <w:rFonts w:ascii="Times New Roman" w:hAnsi="Times New Roman" w:cs="Times New Roman"/>
          <w:sz w:val="24"/>
          <w:szCs w:val="24"/>
        </w:rPr>
        <w:t xml:space="preserve">, in </w:t>
      </w:r>
      <w:r w:rsidR="007428B4" w:rsidRPr="000653AF">
        <w:rPr>
          <w:rFonts w:ascii="Times New Roman" w:hAnsi="Times New Roman" w:cs="Times New Roman"/>
          <w:sz w:val="24"/>
          <w:szCs w:val="24"/>
        </w:rPr>
        <w:t>particular</w:t>
      </w:r>
      <w:r w:rsidRPr="000653AF">
        <w:rPr>
          <w:rFonts w:ascii="Times New Roman" w:hAnsi="Times New Roman" w:cs="Times New Roman"/>
          <w:sz w:val="24"/>
          <w:szCs w:val="24"/>
        </w:rPr>
        <w:t>, fatalities"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4"/>
      </w:r>
      <w:r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2C524A" w:rsidRPr="000653AF">
        <w:rPr>
          <w:rFonts w:ascii="Times New Roman" w:hAnsi="Times New Roman" w:cs="Times New Roman"/>
          <w:sz w:val="24"/>
          <w:szCs w:val="24"/>
        </w:rPr>
        <w:t xml:space="preserve">As a </w:t>
      </w:r>
      <w:r w:rsidR="007428B4" w:rsidRPr="000653AF">
        <w:rPr>
          <w:rFonts w:ascii="Times New Roman" w:hAnsi="Times New Roman" w:cs="Times New Roman"/>
          <w:sz w:val="24"/>
          <w:szCs w:val="24"/>
        </w:rPr>
        <w:t>result,</w:t>
      </w:r>
      <w:r w:rsidR="002C524A" w:rsidRPr="000653AF">
        <w:rPr>
          <w:rFonts w:ascii="Times New Roman" w:hAnsi="Times New Roman" w:cs="Times New Roman"/>
          <w:sz w:val="24"/>
          <w:szCs w:val="24"/>
        </w:rPr>
        <w:t xml:space="preserve"> the appeal was dismissed because there were a lot of errors found in the </w:t>
      </w:r>
      <w:r w:rsidR="009F48ED" w:rsidRPr="000653AF">
        <w:rPr>
          <w:rFonts w:ascii="Times New Roman" w:hAnsi="Times New Roman" w:cs="Times New Roman"/>
          <w:sz w:val="24"/>
          <w:szCs w:val="24"/>
        </w:rPr>
        <w:t xml:space="preserve">AAT’s </w:t>
      </w:r>
      <w:r w:rsidR="007428B4" w:rsidRPr="000653AF">
        <w:rPr>
          <w:rFonts w:ascii="Times New Roman" w:hAnsi="Times New Roman" w:cs="Times New Roman"/>
          <w:sz w:val="24"/>
          <w:szCs w:val="24"/>
        </w:rPr>
        <w:t>d</w:t>
      </w:r>
      <w:r w:rsidR="0037217E">
        <w:rPr>
          <w:rFonts w:ascii="Times New Roman" w:hAnsi="Times New Roman" w:cs="Times New Roman"/>
          <w:sz w:val="24"/>
          <w:szCs w:val="24"/>
        </w:rPr>
        <w:t>imensions</w:t>
      </w:r>
      <w:r w:rsidR="009F48ED" w:rsidRPr="000653AF">
        <w:rPr>
          <w:rFonts w:ascii="Times New Roman" w:hAnsi="Times New Roman" w:cs="Times New Roman"/>
          <w:sz w:val="24"/>
          <w:szCs w:val="24"/>
        </w:rPr>
        <w:t xml:space="preserve"> such as </w:t>
      </w:r>
      <w:r w:rsidR="007428B4" w:rsidRPr="000653AF">
        <w:rPr>
          <w:rFonts w:ascii="Times New Roman" w:hAnsi="Times New Roman" w:cs="Times New Roman"/>
          <w:sz w:val="24"/>
          <w:szCs w:val="24"/>
        </w:rPr>
        <w:t>alleged</w:t>
      </w:r>
      <w:r w:rsidR="009F48ED" w:rsidRPr="000653AF">
        <w:rPr>
          <w:rFonts w:ascii="Times New Roman" w:hAnsi="Times New Roman" w:cs="Times New Roman"/>
          <w:sz w:val="24"/>
          <w:szCs w:val="24"/>
        </w:rPr>
        <w:t xml:space="preserve"> error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5"/>
      </w:r>
      <w:r w:rsidR="009F48ED" w:rsidRPr="000653AF">
        <w:rPr>
          <w:rFonts w:ascii="Times New Roman" w:hAnsi="Times New Roman" w:cs="Times New Roman"/>
          <w:sz w:val="24"/>
          <w:szCs w:val="24"/>
        </w:rPr>
        <w:t>.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argument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don’t</w:t>
      </w:r>
      <w:r w:rsidRPr="000653AF">
        <w:rPr>
          <w:rFonts w:ascii="Times New Roman" w:hAnsi="Times New Roman" w:cs="Times New Roman"/>
          <w:sz w:val="24"/>
          <w:szCs w:val="24"/>
        </w:rPr>
        <w:t xml:space="preserve"> end here, because there </w:t>
      </w:r>
      <w:r w:rsidR="007428B4" w:rsidRPr="000653AF">
        <w:rPr>
          <w:rFonts w:ascii="Times New Roman" w:hAnsi="Times New Roman" w:cs="Times New Roman"/>
          <w:sz w:val="24"/>
          <w:szCs w:val="24"/>
        </w:rPr>
        <w:t>is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a stro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argument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7428B4" w:rsidRPr="000653AF">
        <w:rPr>
          <w:rFonts w:ascii="Times New Roman" w:hAnsi="Times New Roman" w:cs="Times New Roman"/>
          <w:sz w:val="24"/>
          <w:szCs w:val="24"/>
        </w:rPr>
        <w:t>that</w:t>
      </w:r>
      <w:r w:rsidRPr="000653AF">
        <w:rPr>
          <w:rFonts w:ascii="Times New Roman" w:hAnsi="Times New Roman" w:cs="Times New Roman"/>
          <w:sz w:val="24"/>
          <w:szCs w:val="24"/>
        </w:rPr>
        <w:t xml:space="preserve"> is </w:t>
      </w:r>
      <w:r w:rsidR="007428B4" w:rsidRPr="000653AF">
        <w:rPr>
          <w:rFonts w:ascii="Times New Roman" w:hAnsi="Times New Roman" w:cs="Times New Roman"/>
          <w:sz w:val="24"/>
          <w:szCs w:val="24"/>
        </w:rPr>
        <w:t>proposed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 </w:t>
      </w:r>
      <w:r w:rsidR="007428B4" w:rsidRPr="000653AF">
        <w:rPr>
          <w:rFonts w:ascii="Times New Roman" w:hAnsi="Times New Roman" w:cs="Times New Roman"/>
          <w:sz w:val="24"/>
          <w:szCs w:val="24"/>
        </w:rPr>
        <w:t>favour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lethal</w:t>
      </w:r>
      <w:r w:rsidRPr="000653AF">
        <w:rPr>
          <w:rFonts w:ascii="Times New Roman" w:hAnsi="Times New Roman" w:cs="Times New Roman"/>
          <w:sz w:val="24"/>
          <w:szCs w:val="24"/>
        </w:rPr>
        <w:t xml:space="preserve"> shark control </w:t>
      </w:r>
      <w:r w:rsidR="0037217E">
        <w:rPr>
          <w:rFonts w:ascii="Times New Roman" w:hAnsi="Times New Roman" w:cs="Times New Roman"/>
          <w:sz w:val="24"/>
          <w:szCs w:val="24"/>
        </w:rPr>
        <w:t>program</w:t>
      </w:r>
      <w:r w:rsidRPr="000653AF">
        <w:rPr>
          <w:rFonts w:ascii="Times New Roman" w:hAnsi="Times New Roman" w:cs="Times New Roman"/>
          <w:sz w:val="24"/>
          <w:szCs w:val="24"/>
        </w:rPr>
        <w:t xml:space="preserve">. As per this program, it is highlighted tha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incorporation of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lethal shark control network proved to be much </w:t>
      </w:r>
      <w:r w:rsidR="00580790" w:rsidRPr="000653AF">
        <w:rPr>
          <w:rFonts w:ascii="Times New Roman" w:hAnsi="Times New Roman" w:cs="Times New Roman"/>
          <w:sz w:val="24"/>
          <w:szCs w:val="24"/>
        </w:rPr>
        <w:t>effective as</w:t>
      </w:r>
      <w:r w:rsidRPr="000653AF">
        <w:rPr>
          <w:rFonts w:ascii="Times New Roman" w:hAnsi="Times New Roman" w:cs="Times New Roman"/>
          <w:sz w:val="24"/>
          <w:szCs w:val="24"/>
        </w:rPr>
        <w:t xml:space="preserve"> implemented in the New South Wales </w:t>
      </w:r>
      <w:r w:rsidR="00580790" w:rsidRPr="000653AF">
        <w:rPr>
          <w:rFonts w:ascii="Times New Roman" w:hAnsi="Times New Roman" w:cs="Times New Roman"/>
          <w:sz w:val="24"/>
          <w:szCs w:val="24"/>
        </w:rPr>
        <w:t>and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Queensland</w:t>
      </w:r>
      <w:r w:rsidRPr="000653AF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580790" w:rsidRPr="000653AF">
        <w:rPr>
          <w:rFonts w:ascii="Times New Roman" w:hAnsi="Times New Roman" w:cs="Times New Roman"/>
          <w:sz w:val="24"/>
          <w:szCs w:val="24"/>
        </w:rPr>
        <w:t>Western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Australia</w:t>
      </w:r>
      <w:r w:rsidRPr="000653AF">
        <w:rPr>
          <w:rFonts w:ascii="Times New Roman" w:hAnsi="Times New Roman" w:cs="Times New Roman"/>
          <w:sz w:val="24"/>
          <w:szCs w:val="24"/>
        </w:rPr>
        <w:t xml:space="preserve">, introducing appropriate </w:t>
      </w:r>
      <w:r w:rsidR="00580790" w:rsidRPr="000653AF">
        <w:rPr>
          <w:rFonts w:ascii="Times New Roman" w:hAnsi="Times New Roman" w:cs="Times New Roman"/>
          <w:sz w:val="24"/>
          <w:szCs w:val="24"/>
        </w:rPr>
        <w:t>safety</w:t>
      </w: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measure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6"/>
      </w:r>
      <w:r w:rsidRPr="000653AF">
        <w:rPr>
          <w:rFonts w:ascii="Times New Roman" w:hAnsi="Times New Roman" w:cs="Times New Roman"/>
          <w:sz w:val="24"/>
          <w:szCs w:val="24"/>
        </w:rPr>
        <w:t xml:space="preserve">. In addition, </w:t>
      </w:r>
      <w:r w:rsidR="0037217E">
        <w:rPr>
          <w:rFonts w:ascii="Times New Roman" w:hAnsi="Times New Roman" w:cs="Times New Roman"/>
          <w:sz w:val="24"/>
          <w:szCs w:val="24"/>
        </w:rPr>
        <w:t xml:space="preserve">it </w:t>
      </w:r>
      <w:r w:rsidR="004623F8">
        <w:rPr>
          <w:rFonts w:ascii="Times New Roman" w:hAnsi="Times New Roman" w:cs="Times New Roman"/>
          <w:sz w:val="24"/>
          <w:szCs w:val="24"/>
        </w:rPr>
        <w:t xml:space="preserve">is </w:t>
      </w:r>
      <w:r w:rsidR="004623F8" w:rsidRPr="000653AF">
        <w:rPr>
          <w:rFonts w:ascii="Times New Roman" w:hAnsi="Times New Roman" w:cs="Times New Roman"/>
          <w:sz w:val="24"/>
          <w:szCs w:val="24"/>
        </w:rPr>
        <w:t>also</w:t>
      </w:r>
      <w:r w:rsidRPr="000653AF">
        <w:rPr>
          <w:rFonts w:ascii="Times New Roman" w:hAnsi="Times New Roman" w:cs="Times New Roman"/>
          <w:sz w:val="24"/>
          <w:szCs w:val="24"/>
        </w:rPr>
        <w:t xml:space="preserve"> important to </w:t>
      </w:r>
      <w:r w:rsidR="007428B4" w:rsidRPr="000653AF">
        <w:rPr>
          <w:rFonts w:ascii="Times New Roman" w:hAnsi="Times New Roman" w:cs="Times New Roman"/>
          <w:sz w:val="24"/>
          <w:szCs w:val="24"/>
        </w:rPr>
        <w:t>note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at the </w:t>
      </w:r>
      <w:r w:rsidR="007428B4" w:rsidRPr="000653AF">
        <w:rPr>
          <w:rFonts w:ascii="Times New Roman" w:hAnsi="Times New Roman" w:cs="Times New Roman"/>
          <w:sz w:val="24"/>
          <w:szCs w:val="24"/>
        </w:rPr>
        <w:t>government has</w:t>
      </w:r>
      <w:r w:rsidRPr="000653AF">
        <w:rPr>
          <w:rFonts w:ascii="Times New Roman" w:hAnsi="Times New Roman" w:cs="Times New Roman"/>
          <w:sz w:val="24"/>
          <w:szCs w:val="24"/>
        </w:rPr>
        <w:t xml:space="preserve"> its </w:t>
      </w:r>
      <w:r w:rsidR="007428B4" w:rsidRPr="000653AF">
        <w:rPr>
          <w:rFonts w:ascii="Times New Roman" w:hAnsi="Times New Roman" w:cs="Times New Roman"/>
          <w:sz w:val="24"/>
          <w:szCs w:val="24"/>
        </w:rPr>
        <w:t>prominent role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 terms of </w:t>
      </w:r>
      <w:r w:rsidR="007428B4" w:rsidRPr="000653AF">
        <w:rPr>
          <w:rFonts w:ascii="Times New Roman" w:hAnsi="Times New Roman" w:cs="Times New Roman"/>
          <w:sz w:val="24"/>
          <w:szCs w:val="24"/>
        </w:rPr>
        <w:t>secur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the role of both, wildlife as well as </w:t>
      </w:r>
      <w:r w:rsidR="007428B4" w:rsidRPr="000653AF">
        <w:rPr>
          <w:rFonts w:ascii="Times New Roman" w:hAnsi="Times New Roman" w:cs="Times New Roman"/>
          <w:sz w:val="24"/>
          <w:szCs w:val="24"/>
        </w:rPr>
        <w:t>human</w:t>
      </w:r>
      <w:r w:rsidRPr="000653AF">
        <w:rPr>
          <w:rFonts w:ascii="Times New Roman" w:hAnsi="Times New Roman" w:cs="Times New Roman"/>
          <w:sz w:val="24"/>
          <w:szCs w:val="24"/>
        </w:rPr>
        <w:t xml:space="preserve"> beings. 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It is </w:t>
      </w:r>
      <w:r w:rsidR="007428B4" w:rsidRPr="000653AF">
        <w:rPr>
          <w:rFonts w:ascii="Times New Roman" w:hAnsi="Times New Roman" w:cs="Times New Roman"/>
          <w:sz w:val="24"/>
          <w:szCs w:val="24"/>
        </w:rPr>
        <w:t>evident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that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government within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Australia have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made and taken different approaches </w:t>
      </w:r>
      <w:r w:rsidR="00580790" w:rsidRPr="000653AF">
        <w:rPr>
          <w:rFonts w:ascii="Times New Roman" w:hAnsi="Times New Roman" w:cs="Times New Roman"/>
          <w:sz w:val="24"/>
          <w:szCs w:val="24"/>
        </w:rPr>
        <w:t>as a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response to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bites </w:t>
      </w:r>
      <w:r w:rsidR="00580790" w:rsidRPr="000653AF">
        <w:rPr>
          <w:rFonts w:ascii="Times New Roman" w:hAnsi="Times New Roman" w:cs="Times New Roman"/>
          <w:sz w:val="24"/>
          <w:szCs w:val="24"/>
        </w:rPr>
        <w:t>such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as the use of the lethal program in South </w:t>
      </w:r>
      <w:r w:rsidR="00580790" w:rsidRPr="000653AF">
        <w:rPr>
          <w:rFonts w:ascii="Times New Roman" w:hAnsi="Times New Roman" w:cs="Times New Roman"/>
          <w:sz w:val="24"/>
          <w:szCs w:val="24"/>
        </w:rPr>
        <w:t>Africa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 and New </w:t>
      </w:r>
      <w:r w:rsidR="00580790" w:rsidRPr="000653AF">
        <w:rPr>
          <w:rFonts w:ascii="Times New Roman" w:hAnsi="Times New Roman" w:cs="Times New Roman"/>
          <w:sz w:val="24"/>
          <w:szCs w:val="24"/>
        </w:rPr>
        <w:t>Zealand</w:t>
      </w:r>
      <w:r w:rsidR="00604EFC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In addition, the committee is also </w:t>
      </w:r>
      <w:r w:rsidR="00580790" w:rsidRPr="000653AF">
        <w:rPr>
          <w:rFonts w:ascii="Times New Roman" w:hAnsi="Times New Roman" w:cs="Times New Roman"/>
          <w:sz w:val="24"/>
          <w:szCs w:val="24"/>
        </w:rPr>
        <w:t>brief</w:t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 that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government in</w:t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United </w:t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States took no action in </w:t>
      </w:r>
      <w:r w:rsidR="00580790" w:rsidRPr="000653AF">
        <w:rPr>
          <w:rFonts w:ascii="Times New Roman" w:hAnsi="Times New Roman" w:cs="Times New Roman"/>
          <w:sz w:val="24"/>
          <w:szCs w:val="24"/>
        </w:rPr>
        <w:t>terms</w:t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</w:t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 bite incident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7"/>
      </w:r>
      <w:r w:rsidR="00D67EEA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0B946C4" w14:textId="7EDC9C40" w:rsidR="0037217E" w:rsidRDefault="0037217E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063354A" w14:textId="77777777" w:rsidR="0037217E" w:rsidRPr="000653AF" w:rsidRDefault="0037217E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9084F60" w14:textId="5F5AD872" w:rsidR="00653423" w:rsidRPr="000653AF" w:rsidRDefault="007B6A3D" w:rsidP="004623F8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0653AF">
        <w:rPr>
          <w:rFonts w:ascii="Times New Roman" w:hAnsi="Times New Roman" w:cs="Times New Roman"/>
          <w:i/>
          <w:sz w:val="24"/>
          <w:szCs w:val="24"/>
        </w:rPr>
        <w:t xml:space="preserve">Stance of prioritizing a </w:t>
      </w:r>
      <w:r w:rsidR="00580790" w:rsidRPr="000653AF">
        <w:rPr>
          <w:rFonts w:ascii="Times New Roman" w:hAnsi="Times New Roman" w:cs="Times New Roman"/>
          <w:i/>
          <w:sz w:val="24"/>
          <w:szCs w:val="24"/>
        </w:rPr>
        <w:t>balance</w:t>
      </w:r>
      <w:r w:rsidRPr="000653AF">
        <w:rPr>
          <w:rFonts w:ascii="Times New Roman" w:hAnsi="Times New Roman" w:cs="Times New Roman"/>
          <w:i/>
          <w:sz w:val="24"/>
          <w:szCs w:val="24"/>
        </w:rPr>
        <w:t xml:space="preserve"> between marine life and human life</w:t>
      </w:r>
    </w:p>
    <w:p w14:paraId="75847426" w14:textId="2F94957F" w:rsidR="00B80A39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DC03B9" w:rsidRPr="000653AF">
        <w:rPr>
          <w:rFonts w:ascii="Times New Roman" w:hAnsi="Times New Roman" w:cs="Times New Roman"/>
          <w:sz w:val="24"/>
          <w:szCs w:val="24"/>
        </w:rPr>
        <w:t xml:space="preserve">answer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adequacy</w:t>
      </w:r>
      <w:r w:rsidR="00DC03B9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E418A1" w:rsidRPr="000653AF">
        <w:rPr>
          <w:rFonts w:ascii="Times New Roman" w:hAnsi="Times New Roman" w:cs="Times New Roman"/>
          <w:sz w:val="24"/>
          <w:szCs w:val="24"/>
        </w:rPr>
        <w:t xml:space="preserve">law and </w:t>
      </w:r>
      <w:r w:rsidR="00580790" w:rsidRPr="000653AF">
        <w:rPr>
          <w:rFonts w:ascii="Times New Roman" w:hAnsi="Times New Roman" w:cs="Times New Roman"/>
          <w:sz w:val="24"/>
          <w:szCs w:val="24"/>
        </w:rPr>
        <w:t>measuring</w:t>
      </w:r>
      <w:r w:rsidR="00E418A1" w:rsidRPr="000653AF">
        <w:rPr>
          <w:rFonts w:ascii="Times New Roman" w:hAnsi="Times New Roman" w:cs="Times New Roman"/>
          <w:sz w:val="24"/>
          <w:szCs w:val="24"/>
        </w:rPr>
        <w:t xml:space="preserve"> the stance of </w:t>
      </w:r>
      <w:r w:rsidR="00E418A1" w:rsidRPr="000653AF">
        <w:rPr>
          <w:rFonts w:ascii="Times New Roman" w:hAnsi="Times New Roman" w:cs="Times New Roman"/>
          <w:i/>
          <w:sz w:val="24"/>
          <w:szCs w:val="24"/>
        </w:rPr>
        <w:t>DAF (Qld) v Humane Society International (Australia) Inc</w:t>
      </w:r>
      <w:r w:rsidR="00E418A1" w:rsidRPr="000653AF">
        <w:rPr>
          <w:rFonts w:ascii="Times New Roman" w:hAnsi="Times New Roman" w:cs="Times New Roman"/>
          <w:sz w:val="24"/>
          <w:szCs w:val="24"/>
        </w:rPr>
        <w:t xml:space="preserve"> [2019] FCAFC </w:t>
      </w:r>
      <w:r w:rsidR="00580790" w:rsidRPr="000653AF">
        <w:rPr>
          <w:rFonts w:ascii="Times New Roman" w:hAnsi="Times New Roman" w:cs="Times New Roman"/>
          <w:sz w:val="24"/>
          <w:szCs w:val="24"/>
        </w:rPr>
        <w:t>163, it</w:t>
      </w:r>
      <w:r w:rsidR="00E418A1" w:rsidRPr="000653AF">
        <w:rPr>
          <w:rFonts w:ascii="Times New Roman" w:hAnsi="Times New Roman" w:cs="Times New Roman"/>
          <w:sz w:val="24"/>
          <w:szCs w:val="24"/>
        </w:rPr>
        <w:t xml:space="preserve"> is highlighted that 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it is not at all </w:t>
      </w:r>
      <w:r w:rsidR="00580790" w:rsidRPr="000653AF">
        <w:rPr>
          <w:rFonts w:ascii="Times New Roman" w:hAnsi="Times New Roman" w:cs="Times New Roman"/>
          <w:sz w:val="24"/>
          <w:szCs w:val="24"/>
        </w:rPr>
        <w:t>acceptable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and addressable to </w:t>
      </w:r>
      <w:r w:rsidR="00580790" w:rsidRPr="000653AF">
        <w:rPr>
          <w:rFonts w:ascii="Times New Roman" w:hAnsi="Times New Roman" w:cs="Times New Roman"/>
          <w:sz w:val="24"/>
          <w:szCs w:val="24"/>
        </w:rPr>
        <w:t>consider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that “</w:t>
      </w:r>
      <w:r w:rsidR="00580790" w:rsidRPr="000653AF">
        <w:rPr>
          <w:rFonts w:ascii="Times New Roman" w:hAnsi="Times New Roman" w:cs="Times New Roman"/>
          <w:sz w:val="24"/>
          <w:szCs w:val="24"/>
        </w:rPr>
        <w:t>Human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life </w:t>
      </w:r>
      <w:r w:rsidR="00ED55A1">
        <w:rPr>
          <w:rFonts w:ascii="Times New Roman" w:hAnsi="Times New Roman" w:cs="Times New Roman"/>
          <w:sz w:val="24"/>
          <w:szCs w:val="24"/>
        </w:rPr>
        <w:t xml:space="preserve">is more preferable than 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animal life”, </w:t>
      </w:r>
      <w:r w:rsidR="00580790" w:rsidRPr="000653AF">
        <w:rPr>
          <w:rFonts w:ascii="Times New Roman" w:hAnsi="Times New Roman" w:cs="Times New Roman"/>
          <w:sz w:val="24"/>
          <w:szCs w:val="24"/>
        </w:rPr>
        <w:t>taking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into </w:t>
      </w:r>
      <w:r w:rsidR="00580790" w:rsidRPr="000653AF">
        <w:rPr>
          <w:rFonts w:ascii="Times New Roman" w:hAnsi="Times New Roman" w:cs="Times New Roman"/>
          <w:sz w:val="24"/>
          <w:szCs w:val="24"/>
        </w:rPr>
        <w:t>account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without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any friendly </w:t>
      </w:r>
      <w:r w:rsidR="00580790" w:rsidRPr="000653AF">
        <w:rPr>
          <w:rFonts w:ascii="Times New Roman" w:hAnsi="Times New Roman" w:cs="Times New Roman"/>
          <w:sz w:val="24"/>
          <w:szCs w:val="24"/>
        </w:rPr>
        <w:t>efforts</w:t>
      </w:r>
      <w:r w:rsidR="00CC39FC" w:rsidRPr="000653AF">
        <w:rPr>
          <w:rFonts w:ascii="Times New Roman" w:hAnsi="Times New Roman" w:cs="Times New Roman"/>
          <w:sz w:val="24"/>
          <w:szCs w:val="24"/>
        </w:rPr>
        <w:t xml:space="preserve"> to that 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of </w:t>
      </w:r>
      <w:r w:rsidR="00580790" w:rsidRPr="000653AF">
        <w:rPr>
          <w:rFonts w:ascii="Times New Roman" w:hAnsi="Times New Roman" w:cs="Times New Roman"/>
          <w:sz w:val="24"/>
          <w:szCs w:val="24"/>
        </w:rPr>
        <w:t>wildlife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there </w:t>
      </w:r>
      <w:r w:rsidR="00580790" w:rsidRPr="000653AF">
        <w:rPr>
          <w:rFonts w:ascii="Times New Roman" w:hAnsi="Times New Roman" w:cs="Times New Roman"/>
          <w:sz w:val="24"/>
          <w:szCs w:val="24"/>
        </w:rPr>
        <w:t>is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no point of living a </w:t>
      </w:r>
      <w:r w:rsidR="00580790" w:rsidRPr="000653AF">
        <w:rPr>
          <w:rFonts w:ascii="Times New Roman" w:hAnsi="Times New Roman" w:cs="Times New Roman"/>
          <w:sz w:val="24"/>
          <w:szCs w:val="24"/>
        </w:rPr>
        <w:t>life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in </w:t>
      </w:r>
      <w:r w:rsidR="00580790" w:rsidRPr="000653AF">
        <w:rPr>
          <w:rFonts w:ascii="Times New Roman" w:hAnsi="Times New Roman" w:cs="Times New Roman"/>
          <w:sz w:val="24"/>
          <w:szCs w:val="24"/>
        </w:rPr>
        <w:t>which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only </w:t>
      </w:r>
      <w:r w:rsidR="00580790" w:rsidRPr="000653AF">
        <w:rPr>
          <w:rFonts w:ascii="Times New Roman" w:hAnsi="Times New Roman" w:cs="Times New Roman"/>
          <w:sz w:val="24"/>
          <w:szCs w:val="24"/>
        </w:rPr>
        <w:t>human needs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are addressed </w:t>
      </w:r>
      <w:r w:rsidR="00580790" w:rsidRPr="000653AF">
        <w:rPr>
          <w:rFonts w:ascii="Times New Roman" w:hAnsi="Times New Roman" w:cs="Times New Roman"/>
          <w:sz w:val="24"/>
          <w:szCs w:val="24"/>
        </w:rPr>
        <w:t>and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all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preference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is </w:t>
      </w:r>
      <w:r w:rsidR="00580790" w:rsidRPr="000653AF">
        <w:rPr>
          <w:rFonts w:ascii="Times New Roman" w:hAnsi="Times New Roman" w:cs="Times New Roman"/>
          <w:sz w:val="24"/>
          <w:szCs w:val="24"/>
        </w:rPr>
        <w:t>given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to </w:t>
      </w:r>
      <w:r w:rsidR="00580790" w:rsidRPr="000653AF">
        <w:rPr>
          <w:rFonts w:ascii="Times New Roman" w:hAnsi="Times New Roman" w:cs="Times New Roman"/>
          <w:sz w:val="24"/>
          <w:szCs w:val="24"/>
        </w:rPr>
        <w:t>human life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. Although it is evident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 human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life is </w:t>
      </w:r>
      <w:r w:rsidR="00580790" w:rsidRPr="000653AF">
        <w:rPr>
          <w:rFonts w:ascii="Times New Roman" w:hAnsi="Times New Roman" w:cs="Times New Roman"/>
          <w:sz w:val="24"/>
          <w:szCs w:val="24"/>
        </w:rPr>
        <w:t>positioned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superior to that of the animal life but it </w:t>
      </w:r>
      <w:r w:rsidR="00580790" w:rsidRPr="000653AF">
        <w:rPr>
          <w:rFonts w:ascii="Times New Roman" w:hAnsi="Times New Roman" w:cs="Times New Roman"/>
          <w:sz w:val="24"/>
          <w:szCs w:val="24"/>
        </w:rPr>
        <w:t>never means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 that the animal life should be brought to the edge of destruction and “</w:t>
      </w:r>
      <w:r w:rsidR="00580790" w:rsidRPr="000653AF">
        <w:rPr>
          <w:rFonts w:ascii="Times New Roman" w:hAnsi="Times New Roman" w:cs="Times New Roman"/>
          <w:sz w:val="24"/>
          <w:szCs w:val="24"/>
        </w:rPr>
        <w:t>alleged</w:t>
      </w:r>
      <w:r w:rsidR="00AC266F" w:rsidRPr="000653AF">
        <w:rPr>
          <w:rFonts w:ascii="Times New Roman" w:hAnsi="Times New Roman" w:cs="Times New Roman"/>
          <w:sz w:val="24"/>
          <w:szCs w:val="24"/>
        </w:rPr>
        <w:t xml:space="preserve">” just for the sake of human life. </w:t>
      </w:r>
      <w:r w:rsidR="00E10DC1" w:rsidRPr="000653AF">
        <w:rPr>
          <w:rFonts w:ascii="Times New Roman" w:hAnsi="Times New Roman" w:cs="Times New Roman"/>
          <w:sz w:val="24"/>
          <w:szCs w:val="24"/>
        </w:rPr>
        <w:t xml:space="preserve">There are different </w:t>
      </w:r>
      <w:r w:rsidR="00580790" w:rsidRPr="000653AF">
        <w:rPr>
          <w:rFonts w:ascii="Times New Roman" w:hAnsi="Times New Roman" w:cs="Times New Roman"/>
          <w:sz w:val="24"/>
          <w:szCs w:val="24"/>
        </w:rPr>
        <w:t>points</w:t>
      </w:r>
      <w:r w:rsidR="00E10DC1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580790" w:rsidRPr="000653AF">
        <w:rPr>
          <w:rFonts w:ascii="Times New Roman" w:hAnsi="Times New Roman" w:cs="Times New Roman"/>
          <w:sz w:val="24"/>
          <w:szCs w:val="24"/>
        </w:rPr>
        <w:t>views</w:t>
      </w:r>
      <w:r w:rsidR="00E10DC1" w:rsidRPr="000653AF">
        <w:rPr>
          <w:rFonts w:ascii="Times New Roman" w:hAnsi="Times New Roman" w:cs="Times New Roman"/>
          <w:sz w:val="24"/>
          <w:szCs w:val="24"/>
        </w:rPr>
        <w:t xml:space="preserve"> to consider in this aspect as well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8"/>
      </w:r>
      <w:r w:rsidR="000653AF" w:rsidRPr="000653AF">
        <w:rPr>
          <w:rFonts w:ascii="Times New Roman" w:hAnsi="Times New Roman" w:cs="Times New Roman"/>
          <w:sz w:val="24"/>
          <w:szCs w:val="24"/>
        </w:rPr>
        <w:t>.</w:t>
      </w:r>
      <w:r w:rsidR="00E10DC1" w:rsidRPr="000653A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20E8AC" w14:textId="6010D6E2" w:rsidR="00E10DC1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>One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Pr="000653AF">
        <w:rPr>
          <w:rFonts w:ascii="Times New Roman" w:hAnsi="Times New Roman" w:cs="Times New Roman"/>
          <w:sz w:val="24"/>
          <w:szCs w:val="24"/>
        </w:rPr>
        <w:t>of the pr</w:t>
      </w:r>
      <w:r w:rsidR="0037217E">
        <w:rPr>
          <w:rFonts w:ascii="Times New Roman" w:hAnsi="Times New Roman" w:cs="Times New Roman"/>
          <w:sz w:val="24"/>
          <w:szCs w:val="24"/>
        </w:rPr>
        <w:t>ime</w:t>
      </w:r>
      <w:r w:rsidRPr="000653AF">
        <w:rPr>
          <w:rFonts w:ascii="Times New Roman" w:hAnsi="Times New Roman" w:cs="Times New Roman"/>
          <w:sz w:val="24"/>
          <w:szCs w:val="24"/>
        </w:rPr>
        <w:t xml:space="preserve"> approaches is the stance of </w:t>
      </w:r>
      <w:r w:rsidR="00580790" w:rsidRPr="000653AF">
        <w:rPr>
          <w:rFonts w:ascii="Times New Roman" w:hAnsi="Times New Roman" w:cs="Times New Roman"/>
          <w:sz w:val="24"/>
          <w:szCs w:val="24"/>
        </w:rPr>
        <w:t>differentiation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between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CD7E6D" w:rsidRPr="000653AF">
        <w:rPr>
          <w:rFonts w:ascii="Times New Roman" w:hAnsi="Times New Roman" w:cs="Times New Roman"/>
          <w:b/>
          <w:sz w:val="24"/>
          <w:szCs w:val="24"/>
        </w:rPr>
        <w:t>“pleasure” and “</w:t>
      </w:r>
      <w:r w:rsidR="00580790" w:rsidRPr="000653AF">
        <w:rPr>
          <w:rFonts w:ascii="Times New Roman" w:hAnsi="Times New Roman" w:cs="Times New Roman"/>
          <w:b/>
          <w:sz w:val="24"/>
          <w:szCs w:val="24"/>
        </w:rPr>
        <w:t>necessity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”. </w:t>
      </w:r>
      <w:r w:rsidR="00580790" w:rsidRPr="000653AF">
        <w:rPr>
          <w:rFonts w:ascii="Times New Roman" w:hAnsi="Times New Roman" w:cs="Times New Roman"/>
          <w:sz w:val="24"/>
          <w:szCs w:val="24"/>
        </w:rPr>
        <w:t>Firstly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, it is highlighted that the law </w:t>
      </w:r>
      <w:r w:rsidR="00580790" w:rsidRPr="000653AF">
        <w:rPr>
          <w:rFonts w:ascii="Times New Roman" w:hAnsi="Times New Roman" w:cs="Times New Roman"/>
          <w:sz w:val="24"/>
          <w:szCs w:val="24"/>
        </w:rPr>
        <w:t>should</w:t>
      </w:r>
      <w:r w:rsidR="0037217E">
        <w:rPr>
          <w:rFonts w:ascii="Times New Roman" w:hAnsi="Times New Roman" w:cs="Times New Roman"/>
          <w:sz w:val="24"/>
          <w:szCs w:val="24"/>
        </w:rPr>
        <w:t xml:space="preserve"> be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amended because this law is a core of </w:t>
      </w:r>
      <w:r w:rsidR="00580790" w:rsidRPr="000653AF">
        <w:rPr>
          <w:rFonts w:ascii="Times New Roman" w:hAnsi="Times New Roman" w:cs="Times New Roman"/>
          <w:sz w:val="24"/>
          <w:szCs w:val="24"/>
        </w:rPr>
        <w:t>the conflict between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something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is </w:t>
      </w:r>
      <w:r w:rsidR="00580790" w:rsidRPr="000653AF">
        <w:rPr>
          <w:rFonts w:ascii="Times New Roman" w:hAnsi="Times New Roman" w:cs="Times New Roman"/>
          <w:sz w:val="24"/>
          <w:szCs w:val="24"/>
        </w:rPr>
        <w:t>serving as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life to the others and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pleasure-seeking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activities. People </w:t>
      </w:r>
      <w:r w:rsidR="00580790" w:rsidRPr="000653AF">
        <w:rPr>
          <w:rFonts w:ascii="Times New Roman" w:hAnsi="Times New Roman" w:cs="Times New Roman"/>
          <w:sz w:val="24"/>
          <w:szCs w:val="24"/>
        </w:rPr>
        <w:t>go to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beach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for swimming and </w:t>
      </w:r>
      <w:r w:rsidR="00580790" w:rsidRPr="000653AF">
        <w:rPr>
          <w:rFonts w:ascii="Times New Roman" w:hAnsi="Times New Roman" w:cs="Times New Roman"/>
          <w:sz w:val="24"/>
          <w:szCs w:val="24"/>
        </w:rPr>
        <w:t>enjoying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which is far less important </w:t>
      </w:r>
      <w:r w:rsidR="00580790" w:rsidRPr="000653AF">
        <w:rPr>
          <w:rFonts w:ascii="Times New Roman" w:hAnsi="Times New Roman" w:cs="Times New Roman"/>
          <w:sz w:val="24"/>
          <w:szCs w:val="24"/>
        </w:rPr>
        <w:t>when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there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is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a </w:t>
      </w:r>
      <w:r w:rsidR="00920BB1" w:rsidRPr="000653AF">
        <w:rPr>
          <w:rFonts w:ascii="Times New Roman" w:hAnsi="Times New Roman" w:cs="Times New Roman"/>
          <w:sz w:val="24"/>
          <w:szCs w:val="24"/>
        </w:rPr>
        <w:t>question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of the </w:t>
      </w:r>
      <w:r w:rsidR="00920BB1" w:rsidRPr="000653AF">
        <w:rPr>
          <w:rFonts w:ascii="Times New Roman" w:hAnsi="Times New Roman" w:cs="Times New Roman"/>
          <w:sz w:val="24"/>
          <w:szCs w:val="24"/>
        </w:rPr>
        <w:t>wildlife</w:t>
      </w:r>
      <w:r w:rsidR="00CD7E6D" w:rsidRPr="000653AF">
        <w:rPr>
          <w:rFonts w:ascii="Times New Roman" w:hAnsi="Times New Roman" w:cs="Times New Roman"/>
          <w:sz w:val="24"/>
          <w:szCs w:val="24"/>
        </w:rPr>
        <w:t xml:space="preserve"> which </w:t>
      </w:r>
      <w:r w:rsidR="00580790" w:rsidRPr="000653AF">
        <w:rPr>
          <w:rFonts w:ascii="Times New Roman" w:hAnsi="Times New Roman" w:cs="Times New Roman"/>
          <w:sz w:val="24"/>
          <w:szCs w:val="24"/>
        </w:rPr>
        <w:t>the source of beauty is</w:t>
      </w:r>
      <w:r w:rsidR="00D452E4" w:rsidRPr="000653AF">
        <w:rPr>
          <w:rFonts w:ascii="Times New Roman" w:hAnsi="Times New Roman" w:cs="Times New Roman"/>
          <w:sz w:val="24"/>
          <w:szCs w:val="24"/>
        </w:rPr>
        <w:t xml:space="preserve"> but also plays a central role in </w:t>
      </w:r>
      <w:r w:rsidR="00920BB1" w:rsidRPr="000653AF">
        <w:rPr>
          <w:rFonts w:ascii="Times New Roman" w:hAnsi="Times New Roman" w:cs="Times New Roman"/>
          <w:sz w:val="24"/>
          <w:szCs w:val="24"/>
        </w:rPr>
        <w:t>the</w:t>
      </w:r>
      <w:r w:rsidR="00D452E4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management</w:t>
      </w:r>
      <w:r w:rsidR="00D452E4" w:rsidRPr="000653AF">
        <w:rPr>
          <w:rFonts w:ascii="Times New Roman" w:hAnsi="Times New Roman" w:cs="Times New Roman"/>
          <w:sz w:val="24"/>
          <w:szCs w:val="24"/>
        </w:rPr>
        <w:t xml:space="preserve"> of the ecosystem. </w:t>
      </w:r>
      <w:r w:rsidR="00D44493" w:rsidRPr="000653AF">
        <w:rPr>
          <w:rFonts w:ascii="Times New Roman" w:hAnsi="Times New Roman" w:cs="Times New Roman"/>
          <w:sz w:val="24"/>
          <w:szCs w:val="24"/>
        </w:rPr>
        <w:t xml:space="preserve">This aspect affirms that </w:t>
      </w:r>
      <w:r w:rsidR="00580790" w:rsidRPr="000653AF">
        <w:rPr>
          <w:rFonts w:ascii="Times New Roman" w:hAnsi="Times New Roman" w:cs="Times New Roman"/>
          <w:sz w:val="24"/>
          <w:szCs w:val="24"/>
        </w:rPr>
        <w:t>the government should</w:t>
      </w:r>
      <w:r w:rsidR="00D44493" w:rsidRPr="000653AF">
        <w:rPr>
          <w:rFonts w:ascii="Times New Roman" w:hAnsi="Times New Roman" w:cs="Times New Roman"/>
          <w:sz w:val="24"/>
          <w:szCs w:val="24"/>
        </w:rPr>
        <w:t xml:space="preserve"> make efforts that can play a central role in </w:t>
      </w:r>
      <w:r w:rsidR="00920BB1" w:rsidRPr="000653AF">
        <w:rPr>
          <w:rFonts w:ascii="Times New Roman" w:hAnsi="Times New Roman" w:cs="Times New Roman"/>
          <w:sz w:val="24"/>
          <w:szCs w:val="24"/>
        </w:rPr>
        <w:t>defining</w:t>
      </w:r>
      <w:r w:rsidR="00D44493" w:rsidRPr="000653AF">
        <w:rPr>
          <w:rFonts w:ascii="Times New Roman" w:hAnsi="Times New Roman" w:cs="Times New Roman"/>
          <w:sz w:val="24"/>
          <w:szCs w:val="24"/>
        </w:rPr>
        <w:t xml:space="preserve"> the lines </w:t>
      </w:r>
      <w:r w:rsidR="00920BB1" w:rsidRPr="000653AF">
        <w:rPr>
          <w:rFonts w:ascii="Times New Roman" w:hAnsi="Times New Roman" w:cs="Times New Roman"/>
          <w:sz w:val="24"/>
          <w:szCs w:val="24"/>
        </w:rPr>
        <w:t>of life</w:t>
      </w:r>
      <w:r w:rsidR="00D44493" w:rsidRPr="000653AF">
        <w:rPr>
          <w:rFonts w:ascii="Times New Roman" w:hAnsi="Times New Roman" w:cs="Times New Roman"/>
          <w:sz w:val="24"/>
          <w:szCs w:val="24"/>
        </w:rPr>
        <w:t xml:space="preserve"> between both, </w:t>
      </w:r>
      <w:r w:rsidR="00920BB1" w:rsidRPr="000653AF">
        <w:rPr>
          <w:rFonts w:ascii="Times New Roman" w:hAnsi="Times New Roman" w:cs="Times New Roman"/>
          <w:sz w:val="24"/>
          <w:szCs w:val="24"/>
        </w:rPr>
        <w:t>humans</w:t>
      </w:r>
      <w:r w:rsidR="00D44493" w:rsidRPr="000653AF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920BB1" w:rsidRPr="000653AF">
        <w:rPr>
          <w:rFonts w:ascii="Times New Roman" w:hAnsi="Times New Roman" w:cs="Times New Roman"/>
          <w:sz w:val="24"/>
          <w:szCs w:val="24"/>
        </w:rPr>
        <w:t>wild</w:t>
      </w:r>
      <w:r w:rsidR="00E66B36" w:rsidRPr="000653AF">
        <w:rPr>
          <w:rFonts w:ascii="Times New Roman" w:hAnsi="Times New Roman" w:cs="Times New Roman"/>
          <w:sz w:val="24"/>
          <w:szCs w:val="24"/>
        </w:rPr>
        <w:t>life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29"/>
      </w:r>
      <w:r w:rsidR="00E66B36" w:rsidRPr="000653AF">
        <w:rPr>
          <w:rFonts w:ascii="Times New Roman" w:hAnsi="Times New Roman" w:cs="Times New Roman"/>
          <w:sz w:val="24"/>
          <w:szCs w:val="24"/>
        </w:rPr>
        <w:t>.</w:t>
      </w:r>
    </w:p>
    <w:p w14:paraId="7FDC2D1E" w14:textId="5C7912D8" w:rsidR="00653423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  <w:t xml:space="preserve">Another </w:t>
      </w:r>
      <w:r w:rsidR="00580790" w:rsidRPr="000653AF">
        <w:rPr>
          <w:rFonts w:ascii="Times New Roman" w:hAnsi="Times New Roman" w:cs="Times New Roman"/>
          <w:sz w:val="24"/>
          <w:szCs w:val="24"/>
        </w:rPr>
        <w:t>species</w:t>
      </w:r>
      <w:r w:rsidRPr="000653AF">
        <w:rPr>
          <w:rFonts w:ascii="Times New Roman" w:hAnsi="Times New Roman" w:cs="Times New Roman"/>
          <w:sz w:val="24"/>
          <w:szCs w:val="24"/>
        </w:rPr>
        <w:t xml:space="preserve"> of this decision highlight that null and void decision is not an option, it 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also </w:t>
      </w:r>
      <w:r w:rsidR="00920BB1" w:rsidRPr="000653AF">
        <w:rPr>
          <w:rFonts w:ascii="Times New Roman" w:hAnsi="Times New Roman" w:cs="Times New Roman"/>
          <w:sz w:val="24"/>
          <w:szCs w:val="24"/>
        </w:rPr>
        <w:t>deciphers</w:t>
      </w:r>
      <w:r w:rsidRPr="000653AF">
        <w:rPr>
          <w:rFonts w:ascii="Times New Roman" w:hAnsi="Times New Roman" w:cs="Times New Roman"/>
          <w:sz w:val="24"/>
          <w:szCs w:val="24"/>
        </w:rPr>
        <w:t>, “</w:t>
      </w:r>
      <w:r w:rsidR="00920BB1" w:rsidRPr="000653AF">
        <w:rPr>
          <w:rFonts w:ascii="Times New Roman" w:hAnsi="Times New Roman" w:cs="Times New Roman"/>
          <w:b/>
          <w:sz w:val="24"/>
          <w:szCs w:val="24"/>
        </w:rPr>
        <w:t>lack</w:t>
      </w:r>
      <w:r w:rsidRPr="000653AF">
        <w:rPr>
          <w:rFonts w:ascii="Times New Roman" w:hAnsi="Times New Roman" w:cs="Times New Roman"/>
          <w:b/>
          <w:sz w:val="24"/>
          <w:szCs w:val="24"/>
        </w:rPr>
        <w:t xml:space="preserve"> of sense of </w:t>
      </w:r>
      <w:r w:rsidR="00920BB1" w:rsidRPr="000653AF">
        <w:rPr>
          <w:rFonts w:ascii="Times New Roman" w:hAnsi="Times New Roman" w:cs="Times New Roman"/>
          <w:b/>
          <w:sz w:val="24"/>
          <w:szCs w:val="24"/>
        </w:rPr>
        <w:t>responsibility</w:t>
      </w:r>
      <w:r w:rsidRPr="000653AF">
        <w:rPr>
          <w:rFonts w:ascii="Times New Roman" w:hAnsi="Times New Roman" w:cs="Times New Roman"/>
          <w:sz w:val="24"/>
          <w:szCs w:val="24"/>
        </w:rPr>
        <w:t xml:space="preserve">”. </w:t>
      </w:r>
      <w:r w:rsidR="00580790" w:rsidRPr="000653AF">
        <w:rPr>
          <w:rFonts w:ascii="Times New Roman" w:hAnsi="Times New Roman" w:cs="Times New Roman"/>
          <w:sz w:val="24"/>
          <w:szCs w:val="24"/>
        </w:rPr>
        <w:t>Taking</w:t>
      </w:r>
      <w:r w:rsidRPr="000653AF">
        <w:rPr>
          <w:rFonts w:ascii="Times New Roman" w:hAnsi="Times New Roman" w:cs="Times New Roman"/>
          <w:sz w:val="24"/>
          <w:szCs w:val="24"/>
        </w:rPr>
        <w:t xml:space="preserve"> into account the stance of </w:t>
      </w:r>
      <w:r w:rsidRPr="000653AF">
        <w:rPr>
          <w:rFonts w:ascii="Times New Roman" w:hAnsi="Times New Roman" w:cs="Times New Roman"/>
          <w:i/>
          <w:sz w:val="24"/>
          <w:szCs w:val="24"/>
        </w:rPr>
        <w:t>DAF (Qld) v Humane Society International (Australia) Inc</w:t>
      </w:r>
      <w:r w:rsidRPr="000653AF">
        <w:rPr>
          <w:rFonts w:ascii="Times New Roman" w:hAnsi="Times New Roman" w:cs="Times New Roman"/>
          <w:sz w:val="24"/>
          <w:szCs w:val="24"/>
        </w:rPr>
        <w:t xml:space="preserve"> [2019] FCAFC 163, it is highlighted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 the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government shoul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take this decision not just out of anger and </w:t>
      </w:r>
      <w:r w:rsidR="00580790" w:rsidRPr="000653AF">
        <w:rPr>
          <w:rFonts w:ascii="Times New Roman" w:hAnsi="Times New Roman" w:cs="Times New Roman"/>
          <w:sz w:val="24"/>
          <w:szCs w:val="24"/>
        </w:rPr>
        <w:t>outrage towards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propositions </w:t>
      </w:r>
      <w:r w:rsidR="00580790" w:rsidRPr="000653AF">
        <w:rPr>
          <w:rFonts w:ascii="Times New Roman" w:hAnsi="Times New Roman" w:cs="Times New Roman"/>
          <w:sz w:val="24"/>
          <w:szCs w:val="24"/>
        </w:rPr>
        <w:lastRenderedPageBreak/>
        <w:t>by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the wildlife </w:t>
      </w:r>
      <w:r w:rsidR="00580790" w:rsidRPr="000653AF">
        <w:rPr>
          <w:rFonts w:ascii="Times New Roman" w:hAnsi="Times New Roman" w:cs="Times New Roman"/>
          <w:sz w:val="24"/>
          <w:szCs w:val="24"/>
        </w:rPr>
        <w:t>supporter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0"/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. In fact, this decision </w:t>
      </w:r>
      <w:r w:rsidR="00580790" w:rsidRPr="000653AF">
        <w:rPr>
          <w:rFonts w:ascii="Times New Roman" w:hAnsi="Times New Roman" w:cs="Times New Roman"/>
          <w:sz w:val="24"/>
          <w:szCs w:val="24"/>
        </w:rPr>
        <w:t>shoul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be taken in adherence to </w:t>
      </w:r>
      <w:r w:rsidR="00580790" w:rsidRPr="000653AF">
        <w:rPr>
          <w:rFonts w:ascii="Times New Roman" w:hAnsi="Times New Roman" w:cs="Times New Roman"/>
          <w:sz w:val="24"/>
          <w:szCs w:val="24"/>
        </w:rPr>
        <w:t>social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an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moral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receptibility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while living in this </w:t>
      </w:r>
      <w:r w:rsidR="00580790" w:rsidRPr="000653AF">
        <w:rPr>
          <w:rFonts w:ascii="Times New Roman" w:hAnsi="Times New Roman" w:cs="Times New Roman"/>
          <w:sz w:val="24"/>
          <w:szCs w:val="24"/>
        </w:rPr>
        <w:t>worl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.  The </w:t>
      </w:r>
      <w:r w:rsidR="004623F8" w:rsidRPr="000653AF">
        <w:rPr>
          <w:rFonts w:ascii="Times New Roman" w:hAnsi="Times New Roman" w:cs="Times New Roman"/>
          <w:sz w:val="24"/>
          <w:szCs w:val="24"/>
        </w:rPr>
        <w:t>g</w:t>
      </w:r>
      <w:r w:rsidR="004623F8">
        <w:rPr>
          <w:rFonts w:ascii="Times New Roman" w:hAnsi="Times New Roman" w:cs="Times New Roman"/>
          <w:sz w:val="24"/>
          <w:szCs w:val="24"/>
        </w:rPr>
        <w:t xml:space="preserve">overnment </w:t>
      </w:r>
      <w:r w:rsidR="004623F8" w:rsidRPr="000653AF">
        <w:rPr>
          <w:rFonts w:ascii="Times New Roman" w:hAnsi="Times New Roman" w:cs="Times New Roman"/>
          <w:sz w:val="24"/>
          <w:szCs w:val="24"/>
        </w:rPr>
        <w:t>shoul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make </w:t>
      </w:r>
      <w:r w:rsidR="00580790" w:rsidRPr="000653AF">
        <w:rPr>
          <w:rFonts w:ascii="Times New Roman" w:hAnsi="Times New Roman" w:cs="Times New Roman"/>
          <w:sz w:val="24"/>
          <w:szCs w:val="24"/>
        </w:rPr>
        <w:t>amendments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in a way that this decision can </w:t>
      </w:r>
      <w:r w:rsidR="00580790" w:rsidRPr="000653AF">
        <w:rPr>
          <w:rFonts w:ascii="Times New Roman" w:hAnsi="Times New Roman" w:cs="Times New Roman"/>
          <w:sz w:val="24"/>
          <w:szCs w:val="24"/>
        </w:rPr>
        <w:t>prove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positive and effective for </w:t>
      </w:r>
      <w:r w:rsidR="00580790" w:rsidRPr="000653AF">
        <w:rPr>
          <w:rFonts w:ascii="Times New Roman" w:hAnsi="Times New Roman" w:cs="Times New Roman"/>
          <w:sz w:val="24"/>
          <w:szCs w:val="24"/>
        </w:rPr>
        <w:t>both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, </w:t>
      </w:r>
      <w:r w:rsidR="00580790" w:rsidRPr="000653AF">
        <w:rPr>
          <w:rFonts w:ascii="Times New Roman" w:hAnsi="Times New Roman" w:cs="Times New Roman"/>
          <w:sz w:val="24"/>
          <w:szCs w:val="24"/>
        </w:rPr>
        <w:t>wildlife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as </w:t>
      </w:r>
      <w:r w:rsidR="00580790" w:rsidRPr="000653AF">
        <w:rPr>
          <w:rFonts w:ascii="Times New Roman" w:hAnsi="Times New Roman" w:cs="Times New Roman"/>
          <w:sz w:val="24"/>
          <w:szCs w:val="24"/>
        </w:rPr>
        <w:t>well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as </w:t>
      </w:r>
      <w:r w:rsidR="00580790" w:rsidRPr="000653AF">
        <w:rPr>
          <w:rFonts w:ascii="Times New Roman" w:hAnsi="Times New Roman" w:cs="Times New Roman"/>
          <w:sz w:val="24"/>
          <w:szCs w:val="24"/>
        </w:rPr>
        <w:t>humans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920BB1" w:rsidRPr="000653AF">
        <w:rPr>
          <w:rFonts w:ascii="Times New Roman" w:hAnsi="Times New Roman" w:cs="Times New Roman"/>
          <w:sz w:val="24"/>
          <w:szCs w:val="24"/>
        </w:rPr>
        <w:t>This can</w:t>
      </w:r>
      <w:r w:rsidR="00580790" w:rsidRPr="000653AF">
        <w:rPr>
          <w:rFonts w:ascii="Times New Roman" w:hAnsi="Times New Roman" w:cs="Times New Roman"/>
          <w:sz w:val="24"/>
          <w:szCs w:val="24"/>
        </w:rPr>
        <w:t xml:space="preserve"> be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in the </w:t>
      </w:r>
      <w:r w:rsidR="00920BB1" w:rsidRPr="000653AF">
        <w:rPr>
          <w:rFonts w:ascii="Times New Roman" w:hAnsi="Times New Roman" w:cs="Times New Roman"/>
          <w:sz w:val="24"/>
          <w:szCs w:val="24"/>
        </w:rPr>
        <w:t>form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of </w:t>
      </w:r>
      <w:r w:rsidR="00920BB1" w:rsidRPr="000653AF">
        <w:rPr>
          <w:rFonts w:ascii="Times New Roman" w:hAnsi="Times New Roman" w:cs="Times New Roman"/>
          <w:sz w:val="24"/>
          <w:szCs w:val="24"/>
        </w:rPr>
        <w:t>technological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use because </w:t>
      </w:r>
      <w:r w:rsidR="00920BB1" w:rsidRPr="000653AF">
        <w:rPr>
          <w:rFonts w:ascii="Times New Roman" w:hAnsi="Times New Roman" w:cs="Times New Roman"/>
          <w:sz w:val="24"/>
          <w:szCs w:val="24"/>
        </w:rPr>
        <w:t>today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worl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is too far </w:t>
      </w:r>
      <w:r w:rsidR="00920BB1" w:rsidRPr="000653AF">
        <w:rPr>
          <w:rFonts w:ascii="Times New Roman" w:hAnsi="Times New Roman" w:cs="Times New Roman"/>
          <w:sz w:val="24"/>
          <w:szCs w:val="24"/>
        </w:rPr>
        <w:t>ahead</w:t>
      </w:r>
      <w:r w:rsidR="0000785B" w:rsidRPr="000653AF">
        <w:rPr>
          <w:rFonts w:ascii="Times New Roman" w:hAnsi="Times New Roman" w:cs="Times New Roman"/>
          <w:sz w:val="24"/>
          <w:szCs w:val="24"/>
        </w:rPr>
        <w:t xml:space="preserve"> in using 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technology for the welfare of </w:t>
      </w:r>
      <w:r w:rsidR="00920BB1" w:rsidRPr="000653AF">
        <w:rPr>
          <w:rFonts w:ascii="Times New Roman" w:hAnsi="Times New Roman" w:cs="Times New Roman"/>
          <w:sz w:val="24"/>
          <w:szCs w:val="24"/>
        </w:rPr>
        <w:t>mankind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1"/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. In </w:t>
      </w:r>
      <w:r w:rsidR="00580790" w:rsidRPr="000653AF">
        <w:rPr>
          <w:rFonts w:ascii="Times New Roman" w:hAnsi="Times New Roman" w:cs="Times New Roman"/>
          <w:sz w:val="24"/>
          <w:szCs w:val="24"/>
        </w:rPr>
        <w:t>accordanc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with the research that was </w:t>
      </w:r>
      <w:r w:rsidR="00580790" w:rsidRPr="000653AF">
        <w:rPr>
          <w:rFonts w:ascii="Times New Roman" w:hAnsi="Times New Roman" w:cs="Times New Roman"/>
          <w:sz w:val="24"/>
          <w:szCs w:val="24"/>
        </w:rPr>
        <w:t>don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by </w:t>
      </w:r>
      <w:r w:rsidR="00580790" w:rsidRPr="000653AF">
        <w:rPr>
          <w:rFonts w:ascii="Times New Roman" w:hAnsi="Times New Roman" w:cs="Times New Roman"/>
          <w:sz w:val="24"/>
          <w:szCs w:val="24"/>
        </w:rPr>
        <w:t>on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of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scientists,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it is highlighted that </w:t>
      </w:r>
      <w:r w:rsidR="00920BB1" w:rsidRPr="000653AF">
        <w:rPr>
          <w:rFonts w:ascii="Times New Roman" w:hAnsi="Times New Roman" w:cs="Times New Roman"/>
          <w:sz w:val="24"/>
          <w:szCs w:val="24"/>
        </w:rPr>
        <w:t>on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of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920BB1" w:rsidRPr="000653AF">
        <w:rPr>
          <w:rFonts w:ascii="Times New Roman" w:hAnsi="Times New Roman" w:cs="Times New Roman"/>
          <w:sz w:val="24"/>
          <w:szCs w:val="24"/>
        </w:rPr>
        <w:t>effectiv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initiativ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s can be the </w:t>
      </w:r>
      <w:r w:rsidR="0037217E">
        <w:rPr>
          <w:rFonts w:ascii="Times New Roman" w:hAnsi="Times New Roman" w:cs="Times New Roman"/>
          <w:sz w:val="24"/>
          <w:szCs w:val="24"/>
        </w:rPr>
        <w:t>us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of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20BB1" w:rsidRPr="000653AF">
        <w:rPr>
          <w:rFonts w:ascii="Times New Roman" w:hAnsi="Times New Roman" w:cs="Times New Roman"/>
          <w:sz w:val="24"/>
          <w:szCs w:val="24"/>
        </w:rPr>
        <w:t>invisibl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walls which can </w:t>
      </w:r>
      <w:r w:rsidR="00920BB1" w:rsidRPr="000653AF">
        <w:rPr>
          <w:rFonts w:ascii="Times New Roman" w:hAnsi="Times New Roman" w:cs="Times New Roman"/>
          <w:sz w:val="24"/>
          <w:szCs w:val="24"/>
        </w:rPr>
        <w:t>separate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920BB1" w:rsidRPr="000653AF">
        <w:rPr>
          <w:rFonts w:ascii="Times New Roman" w:hAnsi="Times New Roman" w:cs="Times New Roman"/>
          <w:sz w:val="24"/>
          <w:szCs w:val="24"/>
        </w:rPr>
        <w:t>realm</w:t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 of swimmers with that of the shark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2"/>
      </w:r>
      <w:r w:rsidR="00195956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097EB7" w:rsidRPr="000653AF">
        <w:rPr>
          <w:rFonts w:ascii="Times New Roman" w:hAnsi="Times New Roman" w:cs="Times New Roman"/>
          <w:sz w:val="24"/>
          <w:szCs w:val="24"/>
        </w:rPr>
        <w:t xml:space="preserve">Then, it is found that </w:t>
      </w:r>
      <w:r w:rsidR="00580790" w:rsidRPr="000653AF">
        <w:rPr>
          <w:rFonts w:ascii="Times New Roman" w:hAnsi="Times New Roman" w:cs="Times New Roman"/>
          <w:sz w:val="24"/>
          <w:szCs w:val="24"/>
        </w:rPr>
        <w:t>there</w:t>
      </w:r>
      <w:r w:rsidR="007E5252" w:rsidRPr="000653AF">
        <w:rPr>
          <w:rFonts w:ascii="Times New Roman" w:hAnsi="Times New Roman" w:cs="Times New Roman"/>
          <w:sz w:val="24"/>
          <w:szCs w:val="24"/>
        </w:rPr>
        <w:t xml:space="preserve"> are </w:t>
      </w:r>
      <w:r w:rsidR="00580790" w:rsidRPr="000653AF">
        <w:rPr>
          <w:rFonts w:ascii="Times New Roman" w:hAnsi="Times New Roman" w:cs="Times New Roman"/>
          <w:sz w:val="24"/>
          <w:szCs w:val="24"/>
        </w:rPr>
        <w:t>several</w:t>
      </w:r>
      <w:r w:rsidR="007E5252" w:rsidRPr="000653AF">
        <w:rPr>
          <w:rFonts w:ascii="Times New Roman" w:hAnsi="Times New Roman" w:cs="Times New Roman"/>
          <w:sz w:val="24"/>
          <w:szCs w:val="24"/>
        </w:rPr>
        <w:t xml:space="preserve"> other </w:t>
      </w:r>
      <w:r w:rsidR="00580790" w:rsidRPr="000653AF">
        <w:rPr>
          <w:rFonts w:ascii="Times New Roman" w:hAnsi="Times New Roman" w:cs="Times New Roman"/>
          <w:sz w:val="24"/>
          <w:szCs w:val="24"/>
        </w:rPr>
        <w:t>measures</w:t>
      </w:r>
      <w:r w:rsidR="007E5252" w:rsidRPr="000653AF">
        <w:rPr>
          <w:rFonts w:ascii="Times New Roman" w:hAnsi="Times New Roman" w:cs="Times New Roman"/>
          <w:sz w:val="24"/>
          <w:szCs w:val="24"/>
        </w:rPr>
        <w:t xml:space="preserve"> such as </w:t>
      </w:r>
      <w:r w:rsidR="00580790" w:rsidRPr="000653AF">
        <w:rPr>
          <w:rFonts w:ascii="Times New Roman" w:hAnsi="Times New Roman" w:cs="Times New Roman"/>
          <w:sz w:val="24"/>
          <w:szCs w:val="24"/>
        </w:rPr>
        <w:t>the use</w:t>
      </w:r>
      <w:r w:rsidR="007E5252" w:rsidRPr="000653AF">
        <w:rPr>
          <w:rFonts w:ascii="Times New Roman" w:hAnsi="Times New Roman" w:cs="Times New Roman"/>
          <w:sz w:val="24"/>
          <w:szCs w:val="24"/>
        </w:rPr>
        <w:t xml:space="preserve"> of a drone </w:t>
      </w:r>
      <w:r w:rsidR="00580790" w:rsidRPr="000653AF">
        <w:rPr>
          <w:rFonts w:ascii="Times New Roman" w:hAnsi="Times New Roman" w:cs="Times New Roman"/>
          <w:sz w:val="24"/>
          <w:szCs w:val="24"/>
        </w:rPr>
        <w:t>which</w:t>
      </w:r>
      <w:r w:rsidR="007E5252" w:rsidRPr="000653AF">
        <w:rPr>
          <w:rFonts w:ascii="Times New Roman" w:hAnsi="Times New Roman" w:cs="Times New Roman"/>
          <w:sz w:val="24"/>
          <w:szCs w:val="24"/>
        </w:rPr>
        <w:t xml:space="preserve"> can be used to alarm and </w:t>
      </w:r>
      <w:r w:rsidR="00F53109" w:rsidRPr="000653AF">
        <w:rPr>
          <w:rFonts w:ascii="Times New Roman" w:hAnsi="Times New Roman" w:cs="Times New Roman"/>
          <w:sz w:val="24"/>
          <w:szCs w:val="24"/>
        </w:rPr>
        <w:t xml:space="preserve">make the swimmers aware </w:t>
      </w:r>
      <w:r w:rsidR="00580790" w:rsidRPr="000653AF">
        <w:rPr>
          <w:rFonts w:ascii="Times New Roman" w:hAnsi="Times New Roman" w:cs="Times New Roman"/>
          <w:sz w:val="24"/>
          <w:szCs w:val="24"/>
        </w:rPr>
        <w:t>of</w:t>
      </w:r>
      <w:r w:rsidR="00F53109" w:rsidRPr="000653AF">
        <w:rPr>
          <w:rFonts w:ascii="Times New Roman" w:hAnsi="Times New Roman" w:cs="Times New Roman"/>
          <w:sz w:val="24"/>
          <w:szCs w:val="24"/>
        </w:rPr>
        <w:t xml:space="preserve"> the approaching </w:t>
      </w:r>
      <w:r w:rsidR="00580790" w:rsidRPr="000653AF">
        <w:rPr>
          <w:rFonts w:ascii="Times New Roman" w:hAnsi="Times New Roman" w:cs="Times New Roman"/>
          <w:sz w:val="24"/>
          <w:szCs w:val="24"/>
        </w:rPr>
        <w:t>threat</w:t>
      </w:r>
      <w:r w:rsidR="00F53109" w:rsidRPr="000653AF">
        <w:rPr>
          <w:rFonts w:ascii="Times New Roman" w:hAnsi="Times New Roman" w:cs="Times New Roman"/>
          <w:sz w:val="24"/>
          <w:szCs w:val="24"/>
        </w:rPr>
        <w:t xml:space="preserve">. It is also found that according to </w:t>
      </w:r>
      <w:r w:rsidR="00580790" w:rsidRPr="000653AF">
        <w:rPr>
          <w:rFonts w:ascii="Times New Roman" w:hAnsi="Times New Roman" w:cs="Times New Roman"/>
          <w:sz w:val="24"/>
          <w:szCs w:val="24"/>
        </w:rPr>
        <w:t>one</w:t>
      </w:r>
      <w:r w:rsidR="00F5310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of</w:t>
      </w:r>
      <w:r w:rsidR="00F53109" w:rsidRPr="000653AF">
        <w:rPr>
          <w:rFonts w:ascii="Times New Roman" w:hAnsi="Times New Roman" w:cs="Times New Roman"/>
          <w:sz w:val="24"/>
          <w:szCs w:val="24"/>
        </w:rPr>
        <w:t xml:space="preserve"> the victims of the shark bite, he asserted that there was no siren or </w:t>
      </w:r>
      <w:r w:rsidR="00580790" w:rsidRPr="000653AF">
        <w:rPr>
          <w:rFonts w:ascii="Times New Roman" w:hAnsi="Times New Roman" w:cs="Times New Roman"/>
          <w:sz w:val="24"/>
          <w:szCs w:val="24"/>
        </w:rPr>
        <w:t>alarm</w:t>
      </w:r>
      <w:r w:rsidR="00F53109" w:rsidRPr="000653AF">
        <w:rPr>
          <w:rFonts w:ascii="Times New Roman" w:hAnsi="Times New Roman" w:cs="Times New Roman"/>
          <w:sz w:val="24"/>
          <w:szCs w:val="24"/>
        </w:rPr>
        <w:t xml:space="preserve"> that was made to make him aware. </w:t>
      </w:r>
      <w:r w:rsidR="007B3DCB" w:rsidRPr="000653AF">
        <w:rPr>
          <w:rFonts w:ascii="Times New Roman" w:hAnsi="Times New Roman" w:cs="Times New Roman"/>
          <w:sz w:val="24"/>
          <w:szCs w:val="24"/>
        </w:rPr>
        <w:t xml:space="preserve">In addition, Sonar </w:t>
      </w:r>
      <w:r w:rsidR="00580790" w:rsidRPr="000653AF">
        <w:rPr>
          <w:rFonts w:ascii="Times New Roman" w:hAnsi="Times New Roman" w:cs="Times New Roman"/>
          <w:sz w:val="24"/>
          <w:szCs w:val="24"/>
        </w:rPr>
        <w:t>Clever</w:t>
      </w:r>
      <w:r w:rsidR="007B3DCB" w:rsidRPr="000653AF">
        <w:rPr>
          <w:rFonts w:ascii="Times New Roman" w:hAnsi="Times New Roman" w:cs="Times New Roman"/>
          <w:sz w:val="24"/>
          <w:szCs w:val="24"/>
        </w:rPr>
        <w:t xml:space="preserve"> Buoy is also one </w:t>
      </w:r>
      <w:r w:rsidR="00580790" w:rsidRPr="000653AF">
        <w:rPr>
          <w:rFonts w:ascii="Times New Roman" w:hAnsi="Times New Roman" w:cs="Times New Roman"/>
          <w:sz w:val="24"/>
          <w:szCs w:val="24"/>
        </w:rPr>
        <w:t>of</w:t>
      </w:r>
      <w:r w:rsidR="007B3DCB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initiative</w:t>
      </w:r>
      <w:r w:rsidR="007B3DCB" w:rsidRPr="000653AF">
        <w:rPr>
          <w:rFonts w:ascii="Times New Roman" w:hAnsi="Times New Roman" w:cs="Times New Roman"/>
          <w:sz w:val="24"/>
          <w:szCs w:val="24"/>
        </w:rPr>
        <w:t xml:space="preserve">s </w:t>
      </w:r>
      <w:r w:rsidR="00AB5B59" w:rsidRPr="000653AF">
        <w:rPr>
          <w:rFonts w:ascii="Times New Roman" w:hAnsi="Times New Roman" w:cs="Times New Roman"/>
          <w:sz w:val="24"/>
          <w:szCs w:val="24"/>
        </w:rPr>
        <w:t xml:space="preserve">that can be used to overcome the issue of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 bites</w:t>
      </w:r>
      <w:r w:rsidR="00AB5B59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376448" w:rsidRPr="000653AF">
        <w:rPr>
          <w:rFonts w:ascii="Times New Roman" w:hAnsi="Times New Roman" w:cs="Times New Roman"/>
          <w:sz w:val="24"/>
          <w:szCs w:val="24"/>
        </w:rPr>
        <w:t xml:space="preserve">It is asserted that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Sonar</w:t>
      </w:r>
      <w:r w:rsidR="00376448" w:rsidRPr="000653AF">
        <w:rPr>
          <w:rFonts w:ascii="Times New Roman" w:hAnsi="Times New Roman" w:cs="Times New Roman"/>
          <w:sz w:val="24"/>
          <w:szCs w:val="24"/>
        </w:rPr>
        <w:t xml:space="preserve"> can detect anything that is approaching and </w:t>
      </w:r>
      <w:r w:rsidR="00580790" w:rsidRPr="000653AF">
        <w:rPr>
          <w:rFonts w:ascii="Times New Roman" w:hAnsi="Times New Roman" w:cs="Times New Roman"/>
          <w:sz w:val="24"/>
          <w:szCs w:val="24"/>
        </w:rPr>
        <w:t>transfer</w:t>
      </w:r>
      <w:r w:rsidR="00376448" w:rsidRPr="000653AF">
        <w:rPr>
          <w:rFonts w:ascii="Times New Roman" w:hAnsi="Times New Roman" w:cs="Times New Roman"/>
          <w:sz w:val="24"/>
          <w:szCs w:val="24"/>
        </w:rPr>
        <w:t xml:space="preserve"> the information to someone on the land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3"/>
      </w:r>
      <w:r w:rsidR="00376448" w:rsidRPr="000653AF">
        <w:rPr>
          <w:rFonts w:ascii="Times New Roman" w:hAnsi="Times New Roman" w:cs="Times New Roman"/>
          <w:sz w:val="24"/>
          <w:szCs w:val="24"/>
        </w:rPr>
        <w:t xml:space="preserve">. </w:t>
      </w:r>
      <w:r w:rsidR="00580790" w:rsidRPr="000653AF">
        <w:rPr>
          <w:rFonts w:ascii="Times New Roman" w:hAnsi="Times New Roman" w:cs="Times New Roman"/>
          <w:sz w:val="24"/>
          <w:szCs w:val="24"/>
        </w:rPr>
        <w:t>Electromagnetic fields</w:t>
      </w:r>
      <w:r w:rsidR="00495B32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are</w:t>
      </w:r>
      <w:r w:rsidR="00495B32" w:rsidRPr="000653AF">
        <w:rPr>
          <w:rFonts w:ascii="Times New Roman" w:hAnsi="Times New Roman" w:cs="Times New Roman"/>
          <w:sz w:val="24"/>
          <w:szCs w:val="24"/>
        </w:rPr>
        <w:t xml:space="preserve"> also something that can be introduced taking into account </w:t>
      </w:r>
      <w:r w:rsidR="00580790" w:rsidRPr="000653AF">
        <w:rPr>
          <w:rFonts w:ascii="Times New Roman" w:hAnsi="Times New Roman" w:cs="Times New Roman"/>
          <w:sz w:val="24"/>
          <w:szCs w:val="24"/>
        </w:rPr>
        <w:t>that</w:t>
      </w:r>
      <w:r w:rsidR="00495B32" w:rsidRPr="000653AF">
        <w:rPr>
          <w:rFonts w:ascii="Times New Roman" w:hAnsi="Times New Roman" w:cs="Times New Roman"/>
          <w:sz w:val="24"/>
          <w:szCs w:val="24"/>
        </w:rPr>
        <w:t xml:space="preserve"> the invisible offshore barrier </w:t>
      </w:r>
      <w:r w:rsidR="00580790" w:rsidRPr="000653AF">
        <w:rPr>
          <w:rFonts w:ascii="Times New Roman" w:hAnsi="Times New Roman" w:cs="Times New Roman"/>
          <w:sz w:val="24"/>
          <w:szCs w:val="24"/>
        </w:rPr>
        <w:t>is</w:t>
      </w:r>
      <w:r w:rsidR="00495B32" w:rsidRPr="000653AF">
        <w:rPr>
          <w:rFonts w:ascii="Times New Roman" w:hAnsi="Times New Roman" w:cs="Times New Roman"/>
          <w:sz w:val="24"/>
          <w:szCs w:val="24"/>
        </w:rPr>
        <w:t xml:space="preserve"> created by the </w:t>
      </w:r>
      <w:r w:rsidR="00580790" w:rsidRPr="000653AF">
        <w:rPr>
          <w:rFonts w:ascii="Times New Roman" w:hAnsi="Times New Roman" w:cs="Times New Roman"/>
          <w:sz w:val="24"/>
          <w:szCs w:val="24"/>
        </w:rPr>
        <w:t>electrodes</w:t>
      </w:r>
      <w:r w:rsidR="00495B32" w:rsidRPr="000653AF">
        <w:rPr>
          <w:rFonts w:ascii="Times New Roman" w:hAnsi="Times New Roman" w:cs="Times New Roman"/>
          <w:sz w:val="24"/>
          <w:szCs w:val="24"/>
        </w:rPr>
        <w:t xml:space="preserve"> so as to mitigate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</w:t>
      </w:r>
      <w:r w:rsidR="00495B32" w:rsidRPr="000653AF">
        <w:rPr>
          <w:rFonts w:ascii="Times New Roman" w:hAnsi="Times New Roman" w:cs="Times New Roman"/>
          <w:sz w:val="24"/>
          <w:szCs w:val="24"/>
        </w:rPr>
        <w:t xml:space="preserve"> bites</w:t>
      </w:r>
      <w:r w:rsidR="00890E99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890E99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4"/>
      </w:r>
      <w:r w:rsidR="00495B32" w:rsidRPr="000653AF">
        <w:rPr>
          <w:rFonts w:ascii="Times New Roman" w:hAnsi="Times New Roman" w:cs="Times New Roman"/>
          <w:sz w:val="24"/>
          <w:szCs w:val="24"/>
        </w:rPr>
        <w:t>.</w:t>
      </w:r>
    </w:p>
    <w:p w14:paraId="0CBAAA3B" w14:textId="4F41B94E" w:rsidR="007B3DCB" w:rsidRPr="000653AF" w:rsidRDefault="007B6A3D" w:rsidP="004623F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b/>
          <w:sz w:val="24"/>
          <w:szCs w:val="24"/>
        </w:rPr>
        <w:t>Personal responsibility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is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also something that </w:t>
      </w:r>
      <w:r w:rsidR="009B077D" w:rsidRPr="000653AF">
        <w:rPr>
          <w:rFonts w:ascii="Times New Roman" w:hAnsi="Times New Roman" w:cs="Times New Roman"/>
          <w:sz w:val="24"/>
          <w:szCs w:val="24"/>
        </w:rPr>
        <w:t>should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be given </w:t>
      </w:r>
      <w:r w:rsidR="009B077D" w:rsidRPr="000653AF">
        <w:rPr>
          <w:rFonts w:ascii="Times New Roman" w:hAnsi="Times New Roman" w:cs="Times New Roman"/>
          <w:sz w:val="24"/>
          <w:szCs w:val="24"/>
        </w:rPr>
        <w:t xml:space="preserve">primary significance 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because, at the end of the day, every human being is </w:t>
      </w:r>
      <w:r w:rsidR="009B077D" w:rsidRPr="000653AF">
        <w:rPr>
          <w:rFonts w:ascii="Times New Roman" w:hAnsi="Times New Roman" w:cs="Times New Roman"/>
          <w:sz w:val="24"/>
          <w:szCs w:val="24"/>
        </w:rPr>
        <w:t>responsible for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its life, it is not possible for the </w:t>
      </w:r>
      <w:r w:rsidR="009B077D" w:rsidRPr="000653AF">
        <w:rPr>
          <w:rFonts w:ascii="Times New Roman" w:hAnsi="Times New Roman" w:cs="Times New Roman"/>
          <w:sz w:val="24"/>
          <w:szCs w:val="24"/>
        </w:rPr>
        <w:t>government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or any of the </w:t>
      </w:r>
      <w:r w:rsidR="009B077D" w:rsidRPr="000653AF">
        <w:rPr>
          <w:rFonts w:ascii="Times New Roman" w:hAnsi="Times New Roman" w:cs="Times New Roman"/>
          <w:sz w:val="24"/>
          <w:szCs w:val="24"/>
        </w:rPr>
        <w:t>initiatives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to </w:t>
      </w:r>
      <w:r w:rsidR="009B077D" w:rsidRPr="000653AF">
        <w:rPr>
          <w:rFonts w:ascii="Times New Roman" w:hAnsi="Times New Roman" w:cs="Times New Roman"/>
          <w:sz w:val="24"/>
          <w:szCs w:val="24"/>
        </w:rPr>
        <w:t>become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a watchdog for </w:t>
      </w:r>
      <w:r w:rsidR="009B077D" w:rsidRPr="000653AF">
        <w:rPr>
          <w:rFonts w:ascii="Times New Roman" w:hAnsi="Times New Roman" w:cs="Times New Roman"/>
          <w:sz w:val="24"/>
          <w:szCs w:val="24"/>
        </w:rPr>
        <w:t>securing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human </w:t>
      </w:r>
      <w:r w:rsidR="009B077D" w:rsidRPr="000653AF">
        <w:rPr>
          <w:rFonts w:ascii="Times New Roman" w:hAnsi="Times New Roman" w:cs="Times New Roman"/>
          <w:sz w:val="24"/>
          <w:szCs w:val="24"/>
        </w:rPr>
        <w:t>life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. All the </w:t>
      </w:r>
      <w:r w:rsidR="009B077D" w:rsidRPr="000653AF">
        <w:rPr>
          <w:rFonts w:ascii="Times New Roman" w:hAnsi="Times New Roman" w:cs="Times New Roman"/>
          <w:sz w:val="24"/>
          <w:szCs w:val="24"/>
        </w:rPr>
        <w:lastRenderedPageBreak/>
        <w:t>recommendations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proposed</w:t>
      </w:r>
      <w:r w:rsidR="005678AD" w:rsidRPr="000653AF">
        <w:rPr>
          <w:rFonts w:ascii="Times New Roman" w:hAnsi="Times New Roman" w:cs="Times New Roman"/>
          <w:sz w:val="24"/>
          <w:szCs w:val="24"/>
        </w:rPr>
        <w:t xml:space="preserve"> above are just </w:t>
      </w:r>
      <w:r w:rsidR="002B5BC1" w:rsidRPr="000653AF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9B077D" w:rsidRPr="000653AF">
        <w:rPr>
          <w:rFonts w:ascii="Times New Roman" w:hAnsi="Times New Roman" w:cs="Times New Roman"/>
          <w:sz w:val="24"/>
          <w:szCs w:val="24"/>
        </w:rPr>
        <w:t>initiatives</w:t>
      </w:r>
      <w:r w:rsidR="002B5BC1" w:rsidRPr="000653AF">
        <w:rPr>
          <w:rFonts w:ascii="Times New Roman" w:hAnsi="Times New Roman" w:cs="Times New Roman"/>
          <w:sz w:val="24"/>
          <w:szCs w:val="24"/>
        </w:rPr>
        <w:t xml:space="preserve"> that can help to reduce the number of </w:t>
      </w:r>
      <w:r w:rsidR="009B077D" w:rsidRPr="000653AF">
        <w:rPr>
          <w:rFonts w:ascii="Times New Roman" w:hAnsi="Times New Roman" w:cs="Times New Roman"/>
          <w:sz w:val="24"/>
          <w:szCs w:val="24"/>
        </w:rPr>
        <w:t>shark bites</w:t>
      </w:r>
      <w:r w:rsidR="002B5BC1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along with</w:t>
      </w:r>
      <w:r w:rsidR="002B5BC1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ensuring</w:t>
      </w:r>
      <w:r w:rsidR="002B5BC1" w:rsidRPr="000653AF">
        <w:rPr>
          <w:rFonts w:ascii="Times New Roman" w:hAnsi="Times New Roman" w:cs="Times New Roman"/>
          <w:sz w:val="24"/>
          <w:szCs w:val="24"/>
        </w:rPr>
        <w:t xml:space="preserve"> the life of the sharks</w:t>
      </w:r>
      <w:r w:rsidR="000653AF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0653AF" w:rsidRPr="000653AF">
        <w:rPr>
          <w:rStyle w:val="FootnoteReference"/>
          <w:rFonts w:ascii="Times New Roman" w:hAnsi="Times New Roman" w:cs="Times New Roman"/>
          <w:sz w:val="24"/>
          <w:szCs w:val="24"/>
        </w:rPr>
        <w:footnoteReference w:id="35"/>
      </w:r>
      <w:r w:rsidR="002B5BC1" w:rsidRPr="000653A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709861" w14:textId="53C5495A" w:rsidR="006F46F4" w:rsidRPr="000653AF" w:rsidRDefault="007B6A3D" w:rsidP="004623F8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>Conclusion</w:t>
      </w:r>
    </w:p>
    <w:p w14:paraId="529BF323" w14:textId="21B7183B" w:rsidR="006F46F4" w:rsidRPr="000653AF" w:rsidRDefault="007B6A3D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tab/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In a nutshell, it is highlighted that there is a sire need to priories shark </w:t>
      </w:r>
      <w:r w:rsidR="009B077D" w:rsidRPr="000653AF">
        <w:rPr>
          <w:rFonts w:ascii="Times New Roman" w:hAnsi="Times New Roman" w:cs="Times New Roman"/>
          <w:sz w:val="24"/>
          <w:szCs w:val="24"/>
        </w:rPr>
        <w:t>life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as well as the lives of the other </w:t>
      </w:r>
      <w:r w:rsidR="009B077D" w:rsidRPr="000653AF">
        <w:rPr>
          <w:rFonts w:ascii="Times New Roman" w:hAnsi="Times New Roman" w:cs="Times New Roman"/>
          <w:sz w:val="24"/>
          <w:szCs w:val="24"/>
        </w:rPr>
        <w:t>marine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animals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who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are targeted </w:t>
      </w:r>
      <w:r w:rsidR="009B077D" w:rsidRPr="000653AF">
        <w:rPr>
          <w:rFonts w:ascii="Times New Roman" w:hAnsi="Times New Roman" w:cs="Times New Roman"/>
          <w:sz w:val="24"/>
          <w:szCs w:val="24"/>
        </w:rPr>
        <w:t xml:space="preserve">by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 net</w:t>
      </w:r>
      <w:r w:rsidR="009B077D" w:rsidRPr="000653AF">
        <w:rPr>
          <w:rFonts w:ascii="Times New Roman" w:hAnsi="Times New Roman" w:cs="Times New Roman"/>
          <w:sz w:val="24"/>
          <w:szCs w:val="24"/>
        </w:rPr>
        <w:t xml:space="preserve"> because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580790" w:rsidRPr="000653AF">
        <w:rPr>
          <w:rFonts w:ascii="Times New Roman" w:hAnsi="Times New Roman" w:cs="Times New Roman"/>
          <w:sz w:val="24"/>
          <w:szCs w:val="24"/>
        </w:rPr>
        <w:t>shark net</w:t>
      </w:r>
      <w:r w:rsidR="00920BB1" w:rsidRPr="000653AF">
        <w:rPr>
          <w:rFonts w:ascii="Times New Roman" w:hAnsi="Times New Roman" w:cs="Times New Roman"/>
          <w:sz w:val="24"/>
          <w:szCs w:val="24"/>
        </w:rPr>
        <w:t xml:space="preserve">s are 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doing more harm </w:t>
      </w:r>
      <w:r w:rsidR="00920BB1" w:rsidRPr="000653AF">
        <w:rPr>
          <w:rFonts w:ascii="Times New Roman" w:hAnsi="Times New Roman" w:cs="Times New Roman"/>
          <w:sz w:val="24"/>
          <w:szCs w:val="24"/>
        </w:rPr>
        <w:t>than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good to the </w:t>
      </w:r>
      <w:r w:rsidR="00920BB1" w:rsidRPr="000653AF">
        <w:rPr>
          <w:rFonts w:ascii="Times New Roman" w:hAnsi="Times New Roman" w:cs="Times New Roman"/>
          <w:sz w:val="24"/>
          <w:szCs w:val="24"/>
        </w:rPr>
        <w:t>aquatic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life. </w:t>
      </w:r>
      <w:r w:rsidR="009B077D" w:rsidRPr="000653AF">
        <w:rPr>
          <w:rFonts w:ascii="Times New Roman" w:hAnsi="Times New Roman" w:cs="Times New Roman"/>
          <w:sz w:val="24"/>
          <w:szCs w:val="24"/>
        </w:rPr>
        <w:t>This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false illusion by </w:t>
      </w:r>
      <w:r w:rsidR="009B077D" w:rsidRPr="000653AF">
        <w:rPr>
          <w:rFonts w:ascii="Times New Roman" w:hAnsi="Times New Roman" w:cs="Times New Roman"/>
          <w:sz w:val="24"/>
          <w:szCs w:val="24"/>
        </w:rPr>
        <w:t>shark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net is a massive </w:t>
      </w:r>
      <w:r w:rsidR="009B077D" w:rsidRPr="000653AF">
        <w:rPr>
          <w:rFonts w:ascii="Times New Roman" w:hAnsi="Times New Roman" w:cs="Times New Roman"/>
          <w:sz w:val="24"/>
          <w:szCs w:val="24"/>
        </w:rPr>
        <w:t>threat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</w:t>
      </w:r>
      <w:r w:rsidR="009B077D" w:rsidRPr="000653AF">
        <w:rPr>
          <w:rFonts w:ascii="Times New Roman" w:hAnsi="Times New Roman" w:cs="Times New Roman"/>
          <w:sz w:val="24"/>
          <w:szCs w:val="24"/>
        </w:rPr>
        <w:t>because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it </w:t>
      </w:r>
      <w:r w:rsidR="009B077D" w:rsidRPr="000653AF">
        <w:rPr>
          <w:rFonts w:ascii="Times New Roman" w:hAnsi="Times New Roman" w:cs="Times New Roman"/>
          <w:sz w:val="24"/>
          <w:szCs w:val="24"/>
        </w:rPr>
        <w:t>is mitigating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the </w:t>
      </w:r>
      <w:r w:rsidR="009B077D" w:rsidRPr="000653AF">
        <w:rPr>
          <w:rFonts w:ascii="Times New Roman" w:hAnsi="Times New Roman" w:cs="Times New Roman"/>
          <w:sz w:val="24"/>
          <w:szCs w:val="24"/>
        </w:rPr>
        <w:t>beauty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of</w:t>
      </w:r>
      <w:r w:rsidR="009B077D" w:rsidRPr="000653AF">
        <w:rPr>
          <w:rFonts w:ascii="Times New Roman" w:hAnsi="Times New Roman" w:cs="Times New Roman"/>
          <w:sz w:val="24"/>
          <w:szCs w:val="24"/>
        </w:rPr>
        <w:t xml:space="preserve"> marine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life. </w:t>
      </w:r>
      <w:r w:rsidR="0041042F" w:rsidRPr="000653AF">
        <w:rPr>
          <w:rFonts w:ascii="Times New Roman" w:hAnsi="Times New Roman" w:cs="Times New Roman"/>
          <w:sz w:val="24"/>
          <w:szCs w:val="24"/>
        </w:rPr>
        <w:t xml:space="preserve">The above discussion also asserted </w:t>
      </w:r>
      <w:r w:rsidR="009B077D" w:rsidRPr="000653AF">
        <w:rPr>
          <w:rFonts w:ascii="Times New Roman" w:hAnsi="Times New Roman" w:cs="Times New Roman"/>
          <w:sz w:val="24"/>
          <w:szCs w:val="24"/>
        </w:rPr>
        <w:t>that the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use of a </w:t>
      </w:r>
      <w:r w:rsidR="009B077D" w:rsidRPr="000653AF">
        <w:rPr>
          <w:rFonts w:ascii="Times New Roman" w:hAnsi="Times New Roman" w:cs="Times New Roman"/>
          <w:sz w:val="24"/>
          <w:szCs w:val="24"/>
        </w:rPr>
        <w:t>shark net is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a bit misdirected because it is targeting fewer </w:t>
      </w:r>
      <w:r w:rsidR="009B077D" w:rsidRPr="000653AF">
        <w:rPr>
          <w:rFonts w:ascii="Times New Roman" w:hAnsi="Times New Roman" w:cs="Times New Roman"/>
          <w:sz w:val="24"/>
          <w:szCs w:val="24"/>
        </w:rPr>
        <w:t>sharks</w:t>
      </w:r>
      <w:r w:rsidR="00904201" w:rsidRPr="000653AF">
        <w:rPr>
          <w:rFonts w:ascii="Times New Roman" w:hAnsi="Times New Roman" w:cs="Times New Roman"/>
          <w:sz w:val="24"/>
          <w:szCs w:val="24"/>
        </w:rPr>
        <w:t xml:space="preserve"> and more other marine population. </w:t>
      </w:r>
    </w:p>
    <w:p w14:paraId="6D8568E9" w14:textId="1206DB2E" w:rsidR="000653AF" w:rsidRDefault="000653AF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C1335E0" w14:textId="780694C2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F85D422" w14:textId="0829600F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656E402" w14:textId="3E760249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</w:p>
    <w:p w14:paraId="50427107" w14:textId="1FF6F076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F73AD51" w14:textId="73CCDD15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54A549C" w14:textId="5F9CA063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6C1ED41" w14:textId="28B790AF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5365AA6" w14:textId="77777777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1E36114" w14:textId="6B101FFE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4A84A68" w14:textId="273B70CB" w:rsidR="004623F8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E62DCA3" w14:textId="77777777" w:rsidR="004623F8" w:rsidRPr="000653AF" w:rsidRDefault="004623F8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A28D3FB" w14:textId="7B590285" w:rsidR="000653AF" w:rsidRPr="000653AF" w:rsidRDefault="000653AF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AED672D" w14:textId="5A569192" w:rsidR="000653AF" w:rsidRPr="000653AF" w:rsidRDefault="000653AF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lastRenderedPageBreak/>
        <w:t>Bibliography</w:t>
      </w:r>
    </w:p>
    <w:p w14:paraId="2DFBC718" w14:textId="77777777" w:rsidR="00C1155E" w:rsidRPr="00C1155E" w:rsidRDefault="000653AF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0653AF">
        <w:fldChar w:fldCharType="begin"/>
      </w:r>
      <w:r w:rsidRPr="000653AF">
        <w:instrText xml:space="preserve"> ADDIN ZOTERO_BIBL {"uncited":[],"omitted":[],"custom":[]} CSL_BIBLIOGRAPHY </w:instrText>
      </w:r>
      <w:r w:rsidRPr="000653AF">
        <w:fldChar w:fldCharType="separate"/>
      </w:r>
      <w:r w:rsidR="00C1155E" w:rsidRPr="00C1155E">
        <w:rPr>
          <w:rFonts w:ascii="Times New Roman" w:hAnsi="Times New Roman" w:cs="Times New Roman"/>
          <w:sz w:val="24"/>
        </w:rPr>
        <w:t>“2019: Shark Nets Destructive and Ineffective, Study Finds - University of Wollongong – UOW.” Accessed January 27, 2020. https://www.uow.edu.au/media/2019/shark-nets-destructive-and-ineffective-study-finds.php.</w:t>
      </w:r>
    </w:p>
    <w:p w14:paraId="2F11AF9F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>Agius, Kym, and Kate McKenna. “Shark Drum Lines to Be Removed in Great Barrier Reef Marine Park after Government Loses Appeal.” Text. ABC News, September 18, 2019. https://www.abc.net.au/news/2019-09-18/shark-attack-drum-lines-great-barrier-reef/11523902.</w:t>
      </w:r>
    </w:p>
    <w:p w14:paraId="548B40AD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>Eyers, Rebekah. “A Regulatory Study of the Australian Animal Welfare Framework for Queensland Saleyard Animals.” PhD Thesis, PhD Thesis, Griffith University, Nathan, QLD, Australia. Available at: https …, 2016.</w:t>
      </w:r>
    </w:p>
    <w:p w14:paraId="7D3D057C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Gibbs, Leah, Lachlan Fetterplace, Matthew Rees, and Quentin Hanich. “Effects and Effectiveness of Lethal Shark Hazard Management: The Shark Meshing (Bather Protection) Program, NSW, Australia.” </w:t>
      </w:r>
      <w:r w:rsidRPr="00C1155E">
        <w:rPr>
          <w:rFonts w:ascii="Times New Roman" w:hAnsi="Times New Roman" w:cs="Times New Roman"/>
          <w:i/>
          <w:iCs/>
          <w:sz w:val="24"/>
        </w:rPr>
        <w:t>People and Nature</w:t>
      </w:r>
      <w:r w:rsidRPr="00C1155E">
        <w:rPr>
          <w:rFonts w:ascii="Times New Roman" w:hAnsi="Times New Roman" w:cs="Times New Roman"/>
          <w:sz w:val="24"/>
        </w:rPr>
        <w:t>, 2019.</w:t>
      </w:r>
    </w:p>
    <w:p w14:paraId="290861AE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Gray, Georgia ME, and Charles A. Gray. “Beach-User Attitudes to Shark Bite Mitigation Strategies on Coastal Beaches; Sydney, Australia.” </w:t>
      </w:r>
      <w:r w:rsidRPr="00C1155E">
        <w:rPr>
          <w:rFonts w:ascii="Times New Roman" w:hAnsi="Times New Roman" w:cs="Times New Roman"/>
          <w:i/>
          <w:iCs/>
          <w:sz w:val="24"/>
        </w:rPr>
        <w:t>Human Dimensions of Wildlife</w:t>
      </w:r>
      <w:r w:rsidRPr="00C1155E">
        <w:rPr>
          <w:rFonts w:ascii="Times New Roman" w:hAnsi="Times New Roman" w:cs="Times New Roman"/>
          <w:sz w:val="24"/>
        </w:rPr>
        <w:t xml:space="preserve"> 22, no. 3 (2017): 282–290.</w:t>
      </w:r>
    </w:p>
    <w:p w14:paraId="41981EF6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Haig, Jodie A., Gwladys I. Lambert, Wayne D. Sumpton, David G. Mayer, and Jonathan M. Werry. “Habitat Features Influence Catch Rates of Near-Shore Bull Shark (Carcharhinus Leucas) in the Queensland Shark Control Program, Australia 1996–2012.” </w:t>
      </w:r>
      <w:r w:rsidRPr="00C1155E">
        <w:rPr>
          <w:rFonts w:ascii="Times New Roman" w:hAnsi="Times New Roman" w:cs="Times New Roman"/>
          <w:i/>
          <w:iCs/>
          <w:sz w:val="24"/>
        </w:rPr>
        <w:t>Estuarine, Coastal and Shelf Science</w:t>
      </w:r>
      <w:r w:rsidRPr="00C1155E">
        <w:rPr>
          <w:rFonts w:ascii="Times New Roman" w:hAnsi="Times New Roman" w:cs="Times New Roman"/>
          <w:sz w:val="24"/>
        </w:rPr>
        <w:t xml:space="preserve"> 200 (2018): 289–300.</w:t>
      </w:r>
    </w:p>
    <w:p w14:paraId="03E8998A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Jukic, Emma, and Margaret A. Young. “Australia and International Environmental Law in 2018.” </w:t>
      </w:r>
      <w:r w:rsidRPr="00C1155E">
        <w:rPr>
          <w:rFonts w:ascii="Times New Roman" w:hAnsi="Times New Roman" w:cs="Times New Roman"/>
          <w:i/>
          <w:iCs/>
          <w:sz w:val="24"/>
        </w:rPr>
        <w:t>Forthcoming, Yearbook of International Environmental Law</w:t>
      </w:r>
      <w:r w:rsidRPr="00C1155E">
        <w:rPr>
          <w:rFonts w:ascii="Times New Roman" w:hAnsi="Times New Roman" w:cs="Times New Roman"/>
          <w:sz w:val="24"/>
        </w:rPr>
        <w:t xml:space="preserve"> 29 (2019).</w:t>
      </w:r>
    </w:p>
    <w:p w14:paraId="0D56F244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lastRenderedPageBreak/>
        <w:t>Kilvert, Nick. “Can Technology Replace the Need for Shark Nets and Drumlines?” Current. ABC News, December 16, 2017. https://www.abc.net.au/news/science/2017-12-16/can-technology-replace-shark-nets/9231922.</w:t>
      </w:r>
    </w:p>
    <w:p w14:paraId="5B98D7D8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Press, Australian Associated. “Queensland Government Loses Battle to Cull Sharks on Great Barrier Reef.” </w:t>
      </w:r>
      <w:r w:rsidRPr="00C1155E">
        <w:rPr>
          <w:rFonts w:ascii="Times New Roman" w:hAnsi="Times New Roman" w:cs="Times New Roman"/>
          <w:i/>
          <w:iCs/>
          <w:sz w:val="24"/>
        </w:rPr>
        <w:t>The Guardian</w:t>
      </w:r>
      <w:r w:rsidRPr="00C1155E">
        <w:rPr>
          <w:rFonts w:ascii="Times New Roman" w:hAnsi="Times New Roman" w:cs="Times New Roman"/>
          <w:sz w:val="24"/>
        </w:rPr>
        <w:t>, September 18, 2019, sec. Environment. https://www.theguardian.com/environment/2019/sep/18/queensland-government-loses-battle-to-cull-sharks-on-great-barrier-reef.</w:t>
      </w:r>
    </w:p>
    <w:p w14:paraId="119D5BB4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>“Shark Nets Create False Sense of Safety and Should Be Phased out, Inquiry Finds | Environment | The Guardian.” Accessed January 27, 2020. https://www.theguardian.com/environment/2017/dec/13/shark-nets-create-false-sense-of-safety-and-should-be-phased-out-inquiry-finds.</w:t>
      </w:r>
    </w:p>
    <w:p w14:paraId="5CD3C0E3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Slezak, Michael. “Shark Nets Used at Most Beaches Do Not Protect Swimmers, Research Suggests.” </w:t>
      </w:r>
      <w:r w:rsidRPr="00C1155E">
        <w:rPr>
          <w:rFonts w:ascii="Times New Roman" w:hAnsi="Times New Roman" w:cs="Times New Roman"/>
          <w:i/>
          <w:iCs/>
          <w:sz w:val="24"/>
        </w:rPr>
        <w:t>The Guardian</w:t>
      </w:r>
      <w:r w:rsidRPr="00C1155E">
        <w:rPr>
          <w:rFonts w:ascii="Times New Roman" w:hAnsi="Times New Roman" w:cs="Times New Roman"/>
          <w:sz w:val="24"/>
        </w:rPr>
        <w:t>, February 8, 2016, sec. Environment. https://www.theguardian.com/environment/2016/feb/09/shark-nets-used-at-most-beaches-do-not-protect-swimmers-research-suggests.</w:t>
      </w:r>
    </w:p>
    <w:p w14:paraId="429B9CA8" w14:textId="77777777" w:rsidR="00C1155E" w:rsidRPr="00C1155E" w:rsidRDefault="00C1155E" w:rsidP="004623F8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C1155E">
        <w:rPr>
          <w:rFonts w:ascii="Times New Roman" w:hAnsi="Times New Roman" w:cs="Times New Roman"/>
          <w:sz w:val="24"/>
        </w:rPr>
        <w:t xml:space="preserve">Therivel, Riki. “Impact Assessment: From Whale to Shark.” </w:t>
      </w:r>
      <w:r w:rsidRPr="00C1155E">
        <w:rPr>
          <w:rFonts w:ascii="Times New Roman" w:hAnsi="Times New Roman" w:cs="Times New Roman"/>
          <w:i/>
          <w:iCs/>
          <w:sz w:val="24"/>
        </w:rPr>
        <w:t>Impact Assessment and Project Appraisal</w:t>
      </w:r>
      <w:r w:rsidRPr="00C1155E">
        <w:rPr>
          <w:rFonts w:ascii="Times New Roman" w:hAnsi="Times New Roman" w:cs="Times New Roman"/>
          <w:sz w:val="24"/>
        </w:rPr>
        <w:t>, 2019, 1–4.</w:t>
      </w:r>
    </w:p>
    <w:p w14:paraId="461B6601" w14:textId="66D5AADA" w:rsidR="000653AF" w:rsidRPr="000653AF" w:rsidRDefault="000653AF" w:rsidP="004623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653A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653AF" w:rsidRPr="000653AF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632BFF" w14:textId="77777777" w:rsidR="006C7737" w:rsidRDefault="006C7737">
      <w:pPr>
        <w:spacing w:after="0" w:line="240" w:lineRule="auto"/>
      </w:pPr>
      <w:r>
        <w:separator/>
      </w:r>
    </w:p>
  </w:endnote>
  <w:endnote w:type="continuationSeparator" w:id="0">
    <w:p w14:paraId="10C4C2B9" w14:textId="77777777" w:rsidR="006C7737" w:rsidRDefault="006C773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4A03BE" w14:textId="77777777" w:rsidR="006C7737" w:rsidRDefault="006C7737">
      <w:pPr>
        <w:spacing w:after="0" w:line="240" w:lineRule="auto"/>
      </w:pPr>
      <w:r>
        <w:separator/>
      </w:r>
    </w:p>
  </w:footnote>
  <w:footnote w:type="continuationSeparator" w:id="0">
    <w:p w14:paraId="05319AA7" w14:textId="77777777" w:rsidR="006C7737" w:rsidRDefault="006C7737">
      <w:pPr>
        <w:spacing w:after="0" w:line="240" w:lineRule="auto"/>
      </w:pPr>
      <w:r>
        <w:continuationSeparator/>
      </w:r>
    </w:p>
  </w:footnote>
  <w:footnote w:id="1">
    <w:p w14:paraId="33591469" w14:textId="63B31A8B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3OnJBvEZ","properties":{"formattedCitation":"Haig et al., \\uc0\\u8220{}Habitat Features Influence Catch Rates of Near-Shore Bull Shark (Carcharhinus Leucas) in the Queensland Shark Control Program, Australia 1996\\uc0\\u8211{}2012.\\uc0\\u8221{}","plainCitation":"Haig et al., “Habitat Features Influence Catch Rates of Near-Shore Bull Shark (Carcharhinus Leucas) in the Queensland Shark Control Program, Australia 1996–2012.”","noteIndex":1},"citationItems":[{"id":455,"uris":["http://zotero.org/users/local/6bWeQAmN/items/9VNXIWA3"],"uri":["http://zotero.org/users/local/6bWeQAmN/items/9VNXIWA3"],"itemData":{"id":455,"type":"article-journal","container-title":"Estuarine, Coastal and Shelf Science","page":"289–300","source":"Google Scholar","title":"Habitat features influence catch rates of near-shore bull shark (Carcharhinus leucas) in the Queensland Shark Control Program, Australia 1996–2012","volume":"200","author":[{"family":"Haig","given":"Jodie A."},{"family":"Lambert","given":"Gwladys I."},{"family":"Sumpton","given":"Wayne D."},{"family":"Mayer","given":"David G."},{"family":"Werry","given":"Jonathan M."}],"issued":{"date-parts":[["2018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Haig et al., “Habitat Features Influence Catch Rates of Near-Shore Bull Shark (Carcharhinus Leucas) in the Queensland Shark Control Program, Australia 1996–2012.”</w:t>
      </w:r>
      <w:r>
        <w:fldChar w:fldCharType="end"/>
      </w:r>
    </w:p>
  </w:footnote>
  <w:footnote w:id="2">
    <w:p w14:paraId="0A593C07" w14:textId="2FC9887E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WgLWzPq","properties":{"formattedCitation":"Gray and Gray, \\uc0\\u8220{}Beach-User Attitudes to Shark Bite Mitigation Strategies on Coastal Beaches; Sydney, Australia.\\uc0\\u8221{}","plainCitation":"Gray and Gray, “Beach-User Attitudes to Shark Bite Mitigation Strategies on Coastal Beaches; Sydney, Australia.”","noteIndex":2},"citationItems":[{"id":453,"uris":["http://zotero.org/users/local/6bWeQAmN/items/S5B8AM9R"],"uri":["http://zotero.org/users/local/6bWeQAmN/items/S5B8AM9R"],"itemData":{"id":453,"type":"article-journal","container-title":"Human dimensions of wildlife","issue":"3","page":"282–290","source":"Google Scholar","title":"Beach-user attitudes to shark bite mitigation strategies on coastal beaches; Sydney, Australia","volume":"22","author":[{"family":"Gray","given":"Georgia ME"},{"family":"Gray","given":"Charles A."}],"issued":{"date-parts":[["2017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Gray and Gray, “Beach-User Attitudes to Shark Bite Mitigation Strategies on Coastal Beaches; Sydney, Australia.”</w:t>
      </w:r>
      <w:r>
        <w:fldChar w:fldCharType="end"/>
      </w:r>
    </w:p>
  </w:footnote>
  <w:footnote w:id="3">
    <w:p w14:paraId="05553D42" w14:textId="20A77805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v2mey4pB","properties":{"formattedCitation":"Gray and Gray.","plainCitation":"Gray and Gray.","noteIndex":3},"citationItems":[{"id":453,"uris":["http://zotero.org/users/local/6bWeQAmN/items/S5B8AM9R"],"uri":["http://zotero.org/users/local/6bWeQAmN/items/S5B8AM9R"],"itemData":{"id":453,"type":"article-journal","container-title":"Human dimensions of wildlife","issue":"3","page":"282–290","source":"Google Scholar","title":"Beach-user attitudes to shark bite mitigation strategies on coastal beaches; Sydney, Australia","volume":"22","author":[{"family":"Gray","given":"Georgia ME"},{"family":"Gray","given":"Charles A."}],"issued":{"date-parts":[["2017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/>
        </w:rPr>
        <w:t>Gray and Gray.</w:t>
      </w:r>
      <w:r>
        <w:fldChar w:fldCharType="end"/>
      </w:r>
    </w:p>
  </w:footnote>
  <w:footnote w:id="4">
    <w:p w14:paraId="6BDC3C9A" w14:textId="01451793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0653AF">
        <w:instrText xml:space="preserve"> ADDIN ZOTERO_ITEM CSL_CITATION {"citationID":"hYp9iQdT","properties":{"formattedCitation":"Press, \\uc0\\u8220{}Queensland Government Loses Battle to Cull Sharks on Great Barrier Reef.\\uc0\\u8221{}","plainCitation":"Press, “Queensland Government Loses Battle to Cull Sharks on Great Barrier Reef.”","noteIndex":4},"citationItems":[{"id":433,"uris":["http://zotero.org/users/local/6bWeQAmN/items/HVR7CCFW"],"uri":["http://zotero.org/users/local/6bWeQAmN/items/HVR7CCFW"],"itemData":{"id":433,"type":"article-newspaper","abstract":"Fisheries department will no longer be able to use nets and drumlines to control sharks","container-title":"The Guardian","ISSN":"0261-3077","language":"en-GB","section":"Environment","source":"www.theguardian.com","title":"Queensland government loses battle to cull sharks on Great Barrier Reef","URL":"https://www.theguardian.com/environment/2019/sep/18/queensland-government-loses-battle-to-cull-sharks-on-great-barrier-reef","author":[{"family":"Press","given":"Australian Associated"}],"accessed":{"date-parts":[["2020",1,27]]},"issued":{"date-parts":[["2019",9,1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Press, “Queensland Government Loses Battle to Cull Sharks on Great Barrier Reef.”</w:t>
      </w:r>
      <w:r>
        <w:fldChar w:fldCharType="end"/>
      </w:r>
    </w:p>
  </w:footnote>
  <w:footnote w:id="5">
    <w:p w14:paraId="20218D8C" w14:textId="6549D783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0653AF">
        <w:instrText xml:space="preserve"> ADDIN ZOTERO_ITEM CSL_CITATION {"citationID":"L2ad0IfQ","properties":{"formattedCitation":"\\uc0\\u8220{}2019: Shark Nets Destructive and Ineffective, Study Finds - University of Wollongong \\uc0\\u8211{} UOW.\\uc0\\u8221{}","plainCitation":"“2019: Shark Nets Destructive and Ineffective, Study Finds - University of Wollongong – UOW.”","noteIndex":5},"citationItems":[{"id":427,"uris":["http://zotero.org/users/local/6bWeQAmN/items/8G4MYR5N"],"uri":["http://zotero.org/users/local/6bWeQAmN/items/8G4MYR5N"],"itemData":{"id":427,"type":"webpage","title":"2019: Shark nets destructive and ineffective, study finds - University of Wollongong – UOW","URL":"https://www.uow.edu.au/media/2019/shark-nets-destructive-and-ineffective-study-finds.php","accessed":{"date-parts":[["2020",1,27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“2019: Shark Nets Destructive and Ineffective, Study Finds - University of Wollongong – UOW.”</w:t>
      </w:r>
      <w:r>
        <w:fldChar w:fldCharType="end"/>
      </w:r>
    </w:p>
  </w:footnote>
  <w:footnote w:id="6">
    <w:p w14:paraId="62C45D02" w14:textId="574DBADA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FPQfjZfV","properties":{"formattedCitation":"Gray and Gray, \\uc0\\u8220{}Beach-User Attitudes to Shark Bite Mitigation Strategies on Coastal Beaches; Sydney, Australia.\\uc0\\u8221{}","plainCitation":"Gray and Gray, “Beach-User Attitudes to Shark Bite Mitigation Strategies on Coastal Beaches; Sydney, Australia.”","noteIndex":6},"citationItems":[{"id":453,"uris":["http://zotero.org/users/local/6bWeQAmN/items/S5B8AM9R"],"uri":["http://zotero.org/users/local/6bWeQAmN/items/S5B8AM9R"],"itemData":{"id":453,"type":"article-journal","container-title":"Human dimensions of wildlife","issue":"3","page":"282–290","source":"Google Scholar","title":"Beach-user attitudes to shark bite mitigation strategies on coastal beaches; Sydney, Australia","volume":"22","author":[{"family":"Gray","given":"Georgia ME"},{"family":"Gray","given":"Charles A."}],"issued":{"date-parts":[["2017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Gray and Gray, “Beach-User Attitudes to Shark Bite Mitigation Strategies on Coastal Beaches; Sydney, Australia.”</w:t>
      </w:r>
      <w:r>
        <w:fldChar w:fldCharType="end"/>
      </w:r>
    </w:p>
  </w:footnote>
  <w:footnote w:id="7">
    <w:p w14:paraId="558E2E16" w14:textId="263FE2EA" w:rsidR="00C1155E" w:rsidRDefault="00C1155E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7SS5g2F","properties":{"formattedCitation":"Haig et al., \\uc0\\u8220{}Habitat Features Influence Catch Rates of Near-Shore Bull Shark (Carcharhinus Leucas) in the Queensland Shark Control Program, Australia 1996\\uc0\\u8211{}2012.\\uc0\\u8221{}","plainCitation":"Haig et al., “Habitat Features Influence Catch Rates of Near-Shore Bull Shark (Carcharhinus Leucas) in the Queensland Shark Control Program, Australia 1996–2012.”","noteIndex":7},"citationItems":[{"id":455,"uris":["http://zotero.org/users/local/6bWeQAmN/items/9VNXIWA3"],"uri":["http://zotero.org/users/local/6bWeQAmN/items/9VNXIWA3"],"itemData":{"id":455,"type":"article-journal","container-title":"Estuarine, Coastal and Shelf Science","page":"289–300","source":"Google Scholar","title":"Habitat features influence catch rates of near-shore bull shark (Carcharhinus leucas) in the Queensland Shark Control Program, Australia 1996–2012","volume":"200","author":[{"family":"Haig","given":"Jodie A."},{"family":"Lambert","given":"Gwladys I."},{"family":"Sumpton","given":"Wayne D."},{"family":"Mayer","given":"David G."},{"family":"Werry","given":"Jonathan M."}],"issued":{"date-parts":[["2018"]]}}}],"schema":"https://github.com/citation-style-language/schema/raw/master/csl-citation.json"} </w:instrText>
      </w:r>
      <w:r>
        <w:fldChar w:fldCharType="separate"/>
      </w:r>
      <w:r w:rsidRPr="00C1155E">
        <w:rPr>
          <w:rFonts w:ascii="Calibri" w:hAnsi="Calibri" w:cs="Times New Roman"/>
          <w:szCs w:val="24"/>
        </w:rPr>
        <w:t>Haig et al., “Habitat Features Influence Catch Rates of Near-Shore Bull Shark (Carcharhinus Leucas) in the Queensland Shark Control Program, Australia 1996–2012.”</w:t>
      </w:r>
      <w:r>
        <w:fldChar w:fldCharType="end"/>
      </w:r>
    </w:p>
  </w:footnote>
  <w:footnote w:id="8">
    <w:p w14:paraId="55EAF932" w14:textId="027D0DE6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GkuDDTHi","properties":{"formattedCitation":"Haig et al.","plainCitation":"Haig et al.","noteIndex":8},"citationItems":[{"id":455,"uris":["http://zotero.org/users/local/6bWeQAmN/items/9VNXIWA3"],"uri":["http://zotero.org/users/local/6bWeQAmN/items/9VNXIWA3"],"itemData":{"id":455,"type":"article-journal","container-title":"Estuarine, Coastal and Shelf Science","page":"289–300","source":"Google Scholar","title":"Habitat features influence catch rates of near-shore bull shark (Carcharhinus leucas) in the Queensland Shark Control Program, Australia 1996–2012","volume":"200","author":[{"family":"Haig","given":"Jodie A."},{"family":"Lambert","given":"Gwladys I."},{"family":"Sumpton","given":"Wayne D."},{"family":"Mayer","given":"David G."},{"family":"Werry","given":"Jonathan M."}],"issued":{"date-parts":[["2018"]]}}}],"schema":"https://github.com/citation-style-language/schema/raw/master/csl-citation.json"} </w:instrText>
      </w:r>
      <w:r>
        <w:fldChar w:fldCharType="separate"/>
      </w:r>
      <w:r w:rsidR="00C1155E" w:rsidRPr="00C1155E">
        <w:rPr>
          <w:rFonts w:ascii="Calibri" w:hAnsi="Calibri"/>
        </w:rPr>
        <w:t>Haig et al.</w:t>
      </w:r>
      <w:r>
        <w:fldChar w:fldCharType="end"/>
      </w:r>
    </w:p>
  </w:footnote>
  <w:footnote w:id="9">
    <w:p w14:paraId="40A8D082" w14:textId="37329BCC" w:rsidR="00C1155E" w:rsidRDefault="00C1155E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WJx2VzJg","properties":{"formattedCitation":"Haig et al.","plainCitation":"Haig et al.","noteIndex":8},"citationItems":[{"id":455,"uris":["http://zotero.org/users/local/6bWeQAmN/items/9VNXIWA3"],"uri":["http://zotero.org/users/local/6bWeQAmN/items/9VNXIWA3"],"itemData":{"id":455,"type":"article-journal","container-title":"Estuarine, Coastal and Shelf Science","page":"289–300","source":"Google Scholar","title":"Habitat features influence catch rates of near-shore bull shark (Carcharhinus leucas) in the Queensland Shark Control Program, Australia 1996–2012","volume":"200","author":[{"family":"Haig","given":"Jodie A."},{"family":"Lambert","given":"Gwladys I."},{"family":"Sumpton","given":"Wayne D."},{"family":"Mayer","given":"David G."},{"family":"Werry","given":"Jonathan M."}],"issued":{"date-parts":[["2018"]]}}}],"schema":"https://github.com/citation-style-language/schema/raw/master/csl-citation.json"} </w:instrText>
      </w:r>
      <w:r>
        <w:fldChar w:fldCharType="separate"/>
      </w:r>
      <w:r w:rsidRPr="00C1155E">
        <w:rPr>
          <w:rFonts w:ascii="Calibri" w:hAnsi="Calibri"/>
        </w:rPr>
        <w:t>Haig et al.</w:t>
      </w:r>
      <w:r>
        <w:fldChar w:fldCharType="end"/>
      </w:r>
    </w:p>
  </w:footnote>
  <w:footnote w:id="10">
    <w:p w14:paraId="489EB6DC" w14:textId="12E38710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C1ZMVTvE","properties":{"formattedCitation":"Press, \\uc0\\u8220{}Queensland Government Loses Battle to Cull Sharks on Great Barrier Reef.\\uc0\\u8221{}","plainCitation":"Press, “Queensland Government Loses Battle to Cull Sharks on Great Barrier Reef.”","noteIndex":10},"citationItems":[{"id":433,"uris":["http://zotero.org/users/local/6bWeQAmN/items/HVR7CCFW"],"uri":["http://zotero.org/users/local/6bWeQAmN/items/HVR7CCFW"],"itemData":{"id":433,"type":"article-newspaper","abstract":"Fisheries department will no longer be able to use nets and drumlines to control sharks","container-title":"The Guardian","ISSN":"0261-3077","language":"en-GB","section":"Environment","source":"www.theguardian.com","title":"Queensland government loses battle to cull sharks on Great Barrier Reef","URL":"https://www.theguardian.com/environment/2019/sep/18/queensland-government-loses-battle-to-cull-sharks-on-great-barrier-reef","author":[{"family":"Press","given":"Australian Associated"}],"accessed":{"date-parts":[["2020",1,27]]},"issued":{"date-parts":[["2019",9,1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Press, “Queensland Government Loses Battle to Cull Sharks on Great Barrier Reef.”</w:t>
      </w:r>
      <w:r>
        <w:fldChar w:fldCharType="end"/>
      </w:r>
    </w:p>
  </w:footnote>
  <w:footnote w:id="11">
    <w:p w14:paraId="31A30812" w14:textId="1F151AE4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sszojwwj","properties":{"formattedCitation":"\\uc0\\u8220{}2019: Shark Nets Destructive and Ineffective, Study Finds - University of Wollongong \\uc0\\u8211{} UOW.\\uc0\\u8221{}","plainCitation":"“2019: Shark Nets Destructive and Ineffective, Study Finds - University of Wollongong – UOW.”","noteIndex":11},"citationItems":[{"id":427,"uris":["http://zotero.org/users/local/6bWeQAmN/items/8G4MYR5N"],"uri":["http://zotero.org/users/local/6bWeQAmN/items/8G4MYR5N"],"itemData":{"id":427,"type":"webpage","title":"2019: Shark nets destructive and ineffective, study finds - University of Wollongong – UOW","URL":"https://www.uow.edu.au/media/2019/shark-nets-destructive-and-ineffective-study-finds.php","accessed":{"date-parts":[["2020",1,27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“2019: Shark Nets Destructive and Ineffective, Study Finds - University of Wollongong – UOW.”</w:t>
      </w:r>
      <w:r>
        <w:fldChar w:fldCharType="end"/>
      </w:r>
    </w:p>
  </w:footnote>
  <w:footnote w:id="12">
    <w:p w14:paraId="6F2780E0" w14:textId="597523B2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vORJXCY","properties":{"formattedCitation":"Haig et al., \\uc0\\u8220{}Habitat Features Influence Catch Rates of Near-Shore Bull Shark (Carcharhinus Leucas) in the Queensland Shark Control Program, Australia 1996\\uc0\\u8211{}2012.\\uc0\\u8221{}","plainCitation":"Haig et al., “Habitat Features Influence Catch Rates of Near-Shore Bull Shark (Carcharhinus Leucas) in the Queensland Shark Control Program, Australia 1996–2012.”","noteIndex":10},"citationItems":[{"id":455,"uris":["http://zotero.org/users/local/6bWeQAmN/items/9VNXIWA3"],"uri":["http://zotero.org/users/local/6bWeQAmN/items/9VNXIWA3"],"itemData":{"id":455,"type":"article-journal","container-title":"Estuarine, Coastal and Shelf Science","page":"289–300","source":"Google Scholar","title":"Habitat features influence catch rates of near-shore bull shark (Carcharhinus leucas) in the Queensland Shark Control Program, Australia 1996–2012","volume":"200","author":[{"family":"Haig","given":"Jodie A."},{"family":"Lambert","given":"Gwladys I."},{"family":"Sumpton","given":"Wayne D."},{"family":"Mayer","given":"David G."},{"family":"Werry","given":"Jonathan M."}],"issued":{"date-parts":[["2018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Haig et al., “Habitat Features Influence Catch Rates of Near-Shore Bull Shark (Carcharhinus Leucas) in the Queensland Shark Control Program, Australia 1996–2012.”</w:t>
      </w:r>
      <w:r>
        <w:fldChar w:fldCharType="end"/>
      </w:r>
    </w:p>
  </w:footnote>
  <w:footnote w:id="13">
    <w:p w14:paraId="0E09B9A7" w14:textId="7202D854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0653AF">
        <w:instrText xml:space="preserve"> ADDIN ZOTERO_ITEM CSL_CITATION {"citationID":"MCNKTqRG","properties":{"formattedCitation":"Press, \\uc0\\u8220{}Queensland Government Loses Battle to Cull Sharks on Great Barrier Reef.\\uc0\\u8221{}","plainCitation":"Press, “Queensland Government Loses Battle to Cull Sharks on Great Barrier Reef.”","noteIndex":11},"citationItems":[{"id":433,"uris":["http://zotero.org/users/local/6bWeQAmN/items/HVR7CCFW"],"uri":["http://zotero.org/users/local/6bWeQAmN/items/HVR7CCFW"],"itemData":{"id":433,"type":"article-newspaper","abstract":"Fisheries department will no longer be able to use nets and drumlines to control sharks","container-title":"The Guardian","ISSN":"0261-3077","language":"en-GB","section":"Environment","source":"www.theguardian.com","title":"Queensland government loses battle to cull sharks on Great Barrier Reef","URL":"https://www.theguardian.com/environment/2019/sep/18/queensland-government-loses-battle-to-cull-sharks-on-great-barrier-reef","author":[{"family":"Press","given":"Australian Associated"}],"accessed":{"date-parts":[["2020",1,27]]},"issued":{"date-parts":[["2019",9,1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Press, “Queensland Government Loses Battle to Cull Sharks on Great Barrier Reef.”</w:t>
      </w:r>
      <w:r>
        <w:fldChar w:fldCharType="end"/>
      </w:r>
    </w:p>
  </w:footnote>
  <w:footnote w:id="14">
    <w:p w14:paraId="68B47740" w14:textId="64234085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0h1gCkJY","properties":{"formattedCitation":"Slezak, \\uc0\\u8220{}Shark Nets Used at Most Beaches Do Not Protect Swimmers, Research Suggests.\\uc0\\u8221{}","plainCitation":"Slezak, “Shark Nets Used at Most Beaches Do Not Protect Swimmers, Research Suggests.”","noteIndex":14},"citationItems":[{"id":439,"uris":["http://zotero.org/users/local/6bWeQAmN/items/L3AE8WZ2"],"uri":["http://zotero.org/users/local/6bWeQAmN/items/L3AE8WZ2"],"itemData":{"id":439,"type":"article-newspaper","abstract":"Scientists tell ABC’s Four Corners that nets are not effective barriers and that a bigger shark population does not increase attacks","container-title":"The Guardian","ISSN":"0261-3077","language":"en-GB","section":"Environment","source":"www.theguardian.com","title":"Shark nets used at most beaches do not protect swimmers, research suggests","URL":"https://www.theguardian.com/environment/2016/feb/09/shark-nets-used-at-most-beaches-do-not-protect-swimmers-research-suggests","author":[{"family":"Slezak","given":"Michael"}],"accessed":{"date-parts":[["2020",1,27]]},"issued":{"date-parts":[["2016",2,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Slezak, “Shark Nets Used at Most Beaches Do Not Protect Swimmers, Research Suggests.”</w:t>
      </w:r>
      <w:r>
        <w:fldChar w:fldCharType="end"/>
      </w:r>
    </w:p>
  </w:footnote>
  <w:footnote w:id="15">
    <w:p w14:paraId="10A7FC4F" w14:textId="7F0C4D47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KvMtJa84","properties":{"formattedCitation":"Slezak.","plainCitation":"Slezak.","noteIndex":15},"citationItems":[{"id":439,"uris":["http://zotero.org/users/local/6bWeQAmN/items/L3AE8WZ2"],"uri":["http://zotero.org/users/local/6bWeQAmN/items/L3AE8WZ2"],"itemData":{"id":439,"type":"article-newspaper","abstract":"Scientists tell ABC’s Four Corners that nets are not effective barriers and that a bigger shark population does not increase attacks","container-title":"The Guardian","ISSN":"0261-3077","language":"en-GB","section":"Environment","source":"www.theguardian.com","title":"Shark nets used at most beaches do not protect swimmers, research suggests","URL":"https://www.theguardian.com/environment/2016/feb/09/shark-nets-used-at-most-beaches-do-not-protect-swimmers-research-suggests","author":[{"family":"Slezak","given":"Michael"}],"accessed":{"date-parts":[["2020",1,27]]},"issued":{"date-parts":[["2016",2,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/>
        </w:rPr>
        <w:t>Slezak.</w:t>
      </w:r>
      <w:r>
        <w:fldChar w:fldCharType="end"/>
      </w:r>
    </w:p>
  </w:footnote>
  <w:footnote w:id="16">
    <w:p w14:paraId="1D544092" w14:textId="3EA9EAC5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M8lZsjGd","properties":{"formattedCitation":"Slezak.","plainCitation":"Slezak.","noteIndex":16},"citationItems":[{"id":439,"uris":["http://zotero.org/users/local/6bWeQAmN/items/L3AE8WZ2"],"uri":["http://zotero.org/users/local/6bWeQAmN/items/L3AE8WZ2"],"itemData":{"id":439,"type":"article-newspaper","abstract":"Scientists tell ABC’s Four Corners that nets are not effective barriers and that a bigger shark population does not increase attacks","container-title":"The Guardian","ISSN":"0261-3077","language":"en-GB","section":"Environment","source":"www.theguardian.com","title":"Shark nets used at most beaches do not protect swimmers, research suggests","URL":"https://www.theguardian.com/environment/2016/feb/09/shark-nets-used-at-most-beaches-do-not-protect-swimmers-research-suggests","author":[{"family":"Slezak","given":"Michael"}],"accessed":{"date-parts":[["2020",1,27]]},"issued":{"date-parts":[["2016",2,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/>
        </w:rPr>
        <w:t>Slezak.</w:t>
      </w:r>
      <w:r>
        <w:fldChar w:fldCharType="end"/>
      </w:r>
    </w:p>
  </w:footnote>
  <w:footnote w:id="17">
    <w:p w14:paraId="18FBDE93" w14:textId="4FD6F045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aMp1uL9M","properties":{"formattedCitation":"Slezak.","plainCitation":"Slezak.","noteIndex":17},"citationItems":[{"id":439,"uris":["http://zotero.org/users/local/6bWeQAmN/items/L3AE8WZ2"],"uri":["http://zotero.org/users/local/6bWeQAmN/items/L3AE8WZ2"],"itemData":{"id":439,"type":"article-newspaper","abstract":"Scientists tell ABC’s Four Corners that nets are not effective barriers and that a bigger shark population does not increase attacks","container-title":"The Guardian","ISSN":"0261-3077","language":"en-GB","section":"Environment","source":"www.theguardian.com","title":"Shark nets used at most beaches do not protect swimmers, research suggests","URL":"https://www.theguardian.com/environment/2016/feb/09/shark-nets-used-at-most-beaches-do-not-protect-swimmers-research-suggests","author":[{"family":"Slezak","given":"Michael"}],"accessed":{"date-parts":[["2020",1,27]]},"issued":{"date-parts":[["2016",2,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/>
        </w:rPr>
        <w:t>Slezak.</w:t>
      </w:r>
      <w:r>
        <w:fldChar w:fldCharType="end"/>
      </w:r>
    </w:p>
  </w:footnote>
  <w:footnote w:id="18">
    <w:p w14:paraId="1DAF4D9D" w14:textId="1ED8834B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vU7PlRda","properties":{"formattedCitation":"Jukic and Young, \\uc0\\u8220{}Australia and International Environmental Law in 2018.\\uc0\\u8221{}","plainCitation":"Jukic and Young, “Australia and International Environmental Law in 2018.”","noteIndex":18},"citationItems":[{"id":443,"uris":["http://zotero.org/users/local/6bWeQAmN/items/ZZPCLCLS"],"uri":["http://zotero.org/users/local/6bWeQAmN/items/ZZPCLCLS"],"itemData":{"id":443,"type":"article-journal","container-title":"Forthcoming, Yearbook of International Environmental Law","source":"Google Scholar","title":"Australia and International Environmental Law in 2018","volume":"29","author":[{"family":"Jukic","given":"Emma"},{"family":"Young","given":"Margaret A."}],"issued":{"date-parts":[["2019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Jukic and Young, “Australia and International Environmental Law in 2018.”</w:t>
      </w:r>
      <w:r>
        <w:fldChar w:fldCharType="end"/>
      </w:r>
    </w:p>
  </w:footnote>
  <w:footnote w:id="19">
    <w:p w14:paraId="6155B8BA" w14:textId="023033C4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hlE64RCT","properties":{"formattedCitation":"Jukic and Young.","plainCitation":"Jukic and Young.","noteIndex":19},"citationItems":[{"id":443,"uris":["http://zotero.org/users/local/6bWeQAmN/items/ZZPCLCLS"],"uri":["http://zotero.org/users/local/6bWeQAmN/items/ZZPCLCLS"],"itemData":{"id":443,"type":"article-journal","container-title":"Forthcoming, Yearbook of International Environmental Law","source":"Google Scholar","title":"Australia and International Environmental Law in 2018","volume":"29","author":[{"family":"Jukic","given":"Emma"},{"family":"Young","given":"Margaret A."}],"issued":{"date-parts":[["2019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/>
        </w:rPr>
        <w:t>Jukic and Young.</w:t>
      </w:r>
      <w:r>
        <w:fldChar w:fldCharType="end"/>
      </w:r>
    </w:p>
  </w:footnote>
  <w:footnote w:id="20">
    <w:p w14:paraId="0228A8B1" w14:textId="61EB44B3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WcbljaZq","properties":{"formattedCitation":"Jukic and Young.","plainCitation":"Jukic and Young.","noteIndex":20},"citationItems":[{"id":443,"uris":["http://zotero.org/users/local/6bWeQAmN/items/ZZPCLCLS"],"uri":["http://zotero.org/users/local/6bWeQAmN/items/ZZPCLCLS"],"itemData":{"id":443,"type":"article-journal","container-title":"Forthcoming, Yearbook of International Environmental Law","source":"Google Scholar","title":"Australia and International Environmental Law in 2018","volume":"29","author":[{"family":"Jukic","given":"Emma"},{"family":"Young","given":"Margaret A."}],"issued":{"date-parts":[["2019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/>
        </w:rPr>
        <w:t>Jukic and Young.</w:t>
      </w:r>
      <w:r>
        <w:fldChar w:fldCharType="end"/>
      </w:r>
    </w:p>
  </w:footnote>
  <w:footnote w:id="21">
    <w:p w14:paraId="611DBA29" w14:textId="346CA6FB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iCCrh1vm","properties":{"formattedCitation":"Kilvert, \\uc0\\u8220{}Can Technology Replace the Need for Shark Nets and Drumlines?\\uc0\\u8221{}","plainCitation":"Kilvert, “Can Technology Replace the Need for Shark Nets and Drumlines?”","noteIndex":21},"citationItems":[{"id":437,"uris":["http://zotero.org/users/local/6bWeQAmN/items/8TSS77BD"],"uri":["http://zotero.org/users/local/6bWeQAmN/items/8TSS77BD"],"itemData":{"id":437,"type":"webpage","abstract":"Are drones and tracking apps the future frontline of shark defence?","container-title":"ABC News","genre":"Current","language":"en_AU","title":"Can technology replace the need for shark nets and drumlines?","URL":"https://www.abc.net.au/news/science/2017-12-16/can-technology-replace-shark-nets/9231922","author":[{"family":"Kilvert","given":"Nick"}],"accessed":{"date-parts":[["2020",1,27]]},"issued":{"date-parts":[["2017",12,16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Kilvert, “Can Technology Replace the Need for Shark Nets and Drumlines?”</w:t>
      </w:r>
      <w:r>
        <w:fldChar w:fldCharType="end"/>
      </w:r>
    </w:p>
  </w:footnote>
  <w:footnote w:id="22">
    <w:p w14:paraId="6DC2F21F" w14:textId="1D9461BE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U6EhmotS","properties":{"formattedCitation":"Kilvert.","plainCitation":"Kilvert.","noteIndex":22},"citationItems":[{"id":437,"uris":["http://zotero.org/users/local/6bWeQAmN/items/8TSS77BD"],"uri":["http://zotero.org/users/local/6bWeQAmN/items/8TSS77BD"],"itemData":{"id":437,"type":"webpage","abstract":"Are drones and tracking apps the future frontline of shark defence?","container-title":"ABC News","genre":"Current","language":"en_AU","title":"Can technology replace the need for shark nets and drumlines?","URL":"https://www.abc.net.au/news/science/2017-12-16/can-technology-replace-shark-nets/9231922","author":[{"family":"Kilvert","given":"Nick"}],"accessed":{"date-parts":[["2020",1,27]]},"issued":{"date-parts":[["2017",12,16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/>
        </w:rPr>
        <w:t>Kilvert.</w:t>
      </w:r>
      <w:r>
        <w:fldChar w:fldCharType="end"/>
      </w:r>
    </w:p>
  </w:footnote>
  <w:footnote w:id="23">
    <w:p w14:paraId="17465194" w14:textId="79B95404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Y1siUvq2","properties":{"formattedCitation":"Gibbs et al., \\uc0\\u8220{}Effects and Effectiveness of Lethal Shark Hazard Management.\\uc0\\u8221{}","plainCitation":"Gibbs et al., “Effects and Effectiveness of Lethal Shark Hazard Management.”","noteIndex":23},"citationItems":[{"id":441,"uris":["http://zotero.org/users/local/6bWeQAmN/items/ZCNGKXIU"],"uri":["http://zotero.org/users/local/6bWeQAmN/items/ZCNGKXIU"],"itemData":{"id":441,"type":"article-journal","container-title":"People and Nature","source":"Google Scholar","title":"Effects and effectiveness of lethal shark hazard management: The Shark Meshing (Bather Protection) Program, NSW, Australia","title-short":"Effects and effectiveness of lethal shark hazard management","author":[{"family":"Gibbs","given":"Leah"},{"family":"Fetterplace","given":"Lachlan"},{"family":"Rees","given":"Matthew"},{"family":"Hanich","given":"Quentin"}],"issued":{"date-parts":[["2019"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Gibbs et al., “Effects and Effectiveness of Lethal Shark Hazard Management.”</w:t>
      </w:r>
      <w:r>
        <w:fldChar w:fldCharType="end"/>
      </w:r>
    </w:p>
  </w:footnote>
  <w:footnote w:id="24">
    <w:p w14:paraId="415E117B" w14:textId="73C5C945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Dpl80WGz","properties":{"formattedCitation":"Agius and McKenna, \\uc0\\u8220{}Shark Drum Lines to Be Removed in Great Barrier Reef Marine Park after Government Loses Appeal.\\uc0\\u8221{}","plainCitation":"Agius and McKenna, “Shark Drum Lines to Be Removed in Great Barrier Reef Marine Park after Government Loses Appeal.”","noteIndex":24},"citationItems":[{"id":435,"uris":["http://zotero.org/users/local/6bWeQAmN/items/V74R769K"],"uri":["http://zotero.org/users/local/6bWeQAmN/items/V74R769K"],"itemData":{"id":435,"type":"webpage","abstract":"Drum lines used to kill sharks in the Great Barrier Reef Marine Park will be removed after the Queensland Government lost a challenge in the Federal Court to continue its culling program in the protected area.","container-title":"ABC News","genre":"Text","language":"en-AU","title":"Shark drum lines to be removed in Great Barrier Reef Marine Park after Government loses appeal","URL":"https://www.abc.net.au/news/2019-09-18/shark-attack-drum-lines-great-barrier-reef/11523902","author":[{"family":"Agius","given":"Kym"},{"family":"McKenna","given":"Kate"}],"accessed":{"date-parts":[["2020",1,27]]},"issued":{"date-parts":[["2019",9,1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Agius and McKenna, “Shark Drum Lines to Be Removed in Great Barrier Reef Marine Park after Government Loses Appeal.”</w:t>
      </w:r>
      <w:r>
        <w:fldChar w:fldCharType="end"/>
      </w:r>
    </w:p>
  </w:footnote>
  <w:footnote w:id="25">
    <w:p w14:paraId="1B54AC75" w14:textId="515CB86C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8MqbTKML","properties":{"formattedCitation":"Gibbs et al., \\uc0\\u8220{}Effects and Effectiveness of Lethal Shark Hazard Management.\\uc0\\u8221{}","plainCitation":"Gibbs et al., “Effects and Effectiveness of Lethal Shark Hazard Management.”","noteIndex":25},"citationItems":[{"id":441,"uris":["http://zotero.org/users/local/6bWeQAmN/items/ZCNGKXIU"],"uri":["http://zotero.org/users/local/6bWeQAmN/items/ZCNGKXIU"],"itemData":{"id":441,"type":"article-journal","container-title":"People and Nature","source":"Google Scholar","title":"Effects and effectiveness of lethal shark hazard management: The Shark Meshing (Bather Protection) Program, NSW, Australia","title-short":"Effects and effectiveness of lethal shark hazard management","author":[{"family":"Gibbs","given":"Leah"},{"family":"Fetterplace","given":"Lachlan"},{"family":"Rees","given":"Matthew"},{"family":"Hanich","given":"Quentin"}],"issued":{"date-parts":[["2019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Gibbs et al., “Effects and Effectiveness of Lethal Shark Hazard Management.”</w:t>
      </w:r>
      <w:r>
        <w:fldChar w:fldCharType="end"/>
      </w:r>
    </w:p>
  </w:footnote>
  <w:footnote w:id="26">
    <w:p w14:paraId="20356C16" w14:textId="2C8389B3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1FM0hXIo","properties":{"formattedCitation":"Agius and McKenna, \\uc0\\u8220{}Shark Drum Lines to Be Removed in Great Barrier Reef Marine Park after Government Loses Appeal.\\uc0\\u8221{}","plainCitation":"Agius and McKenna, “Shark Drum Lines to Be Removed in Great Barrier Reef Marine Park after Government Loses Appeal.”","noteIndex":26},"citationItems":[{"id":435,"uris":["http://zotero.org/users/local/6bWeQAmN/items/V74R769K"],"uri":["http://zotero.org/users/local/6bWeQAmN/items/V74R769K"],"itemData":{"id":435,"type":"webpage","abstract":"Drum lines used to kill sharks in the Great Barrier Reef Marine Park will be removed after the Queensland Government lost a challenge in the Federal Court to continue its culling program in the protected area.","container-title":"ABC News","genre":"Text","language":"en-AU","title":"Shark drum lines to be removed in Great Barrier Reef Marine Park after Government loses appeal","URL":"https://www.abc.net.au/news/2019-09-18/shark-attack-drum-lines-great-barrier-reef/11523902","author":[{"family":"Agius","given":"Kym"},{"family":"McKenna","given":"Kate"}],"accessed":{"date-parts":[["2020",1,27]]},"issued":{"date-parts":[["2019",9,18]]}}}],"schema":"https://github.com/citation-style-language/schema/raw/master/csl-citation.json"} </w:instrText>
      </w:r>
      <w:r>
        <w:fldChar w:fldCharType="separate"/>
      </w:r>
      <w:r w:rsidR="000653AF" w:rsidRPr="000653AF">
        <w:rPr>
          <w:rFonts w:ascii="Calibri" w:hAnsi="Calibri" w:cs="Times New Roman"/>
          <w:szCs w:val="24"/>
        </w:rPr>
        <w:t>Agius and McKenna, “Shark Drum Lines to Be Removed in Great Barrier Reef Marine Park after Government Loses Appeal.”</w:t>
      </w:r>
      <w:r>
        <w:fldChar w:fldCharType="end"/>
      </w:r>
    </w:p>
  </w:footnote>
  <w:footnote w:id="27">
    <w:p w14:paraId="0EDB9E5C" w14:textId="403170C6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GVn5qeGK","properties":{"formattedCitation":"Agius and McKenna.","plainCitation":"Agius and McKenna.","noteIndex":27},"citationItems":[{"id":435,"uris":["http://zotero.org/users/local/6bWeQAmN/items/V74R769K"],"uri":["http://zotero.org/users/local/6bWeQAmN/items/V74R769K"],"itemData":{"id":435,"type":"webpage","abstract":"Drum lines used to kill sharks in the Great Barrier Reef Marine Park will be removed after the Queensland Government lost a challenge in the Federal Court to continue its culling program in the protected area.","container-title":"ABC News","genre":"Text","language":"en-AU","title":"Shark drum lines to be removed in Great Barrier Reef Marine Park after Government loses appeal","URL":"https://www.abc.net.au/news/2019-09-18/shark-attack-drum-lines-great-barrier-reef/11523902","author":[{"family":"Agius","given":"Kym"},{"family":"McKenna","given":"Kate"}],"accessed":{"date-parts":[["2020",1,27]]},"issued":{"date-parts":[["2019",9,18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/>
        </w:rPr>
        <w:t>Agius and McKenna.</w:t>
      </w:r>
      <w:r>
        <w:fldChar w:fldCharType="end"/>
      </w:r>
    </w:p>
  </w:footnote>
  <w:footnote w:id="28">
    <w:p w14:paraId="0DD6E103" w14:textId="64F1C410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FYlLq7CW","properties":{"formattedCitation":"\\uc0\\u8220{}Shark Nets Create False Sense of Safety and Should Be Phased out, Inquiry Finds | Environment | The Guardian.\\uc0\\u8221{}","plainCitation":"“Shark Nets Create False Sense of Safety and Should Be Phased out, Inquiry Finds | Environment | The Guardian.”","noteIndex":28},"citationItems":[{"id":447,"uris":["http://zotero.org/users/local/6bWeQAmN/items/WHEH2F2W"],"uri":["http://zotero.org/users/local/6bWeQAmN/items/WHEH2F2W"],"itemData":{"id":447,"type":"webpage","title":"Shark nets create false sense of safety and should be phased out, inquiry finds | Environment | The Guardian","URL":"https://www.theguardian.com/environment/2017/dec/13/shark-nets-create-false-sense-of-safety-and-should-be-phased-out-inquiry-finds","accessed":{"date-parts":[["2020",1,27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“Shark Nets Create False Sense of Safety and Should Be Phased out, Inquiry Finds | Environment | The Guardian.”</w:t>
      </w:r>
      <w:r>
        <w:fldChar w:fldCharType="end"/>
      </w:r>
    </w:p>
  </w:footnote>
  <w:footnote w:id="29">
    <w:p w14:paraId="325C42A1" w14:textId="4B6F2C19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wtePfg9z","properties":{"formattedCitation":"\\uc0\\u8220{}Shark Nets Create False Sense of Safety and Should Be Phased out, Inquiry Finds | Environment | The Guardian.\\uc0\\u8221{}","plainCitation":"“Shark Nets Create False Sense of Safety and Should Be Phased out, Inquiry Finds | Environment | The Guardian.”","noteIndex":29},"citationItems":[{"id":447,"uris":["http://zotero.org/users/local/6bWeQAmN/items/WHEH2F2W"],"uri":["http://zotero.org/users/local/6bWeQAmN/items/WHEH2F2W"],"itemData":{"id":447,"type":"webpage","title":"Shark nets create false sense of safety and should be phased out, inquiry finds | Environment | The Guardian","URL":"https://www.theguardian.com/environment/2017/dec/13/shark-nets-create-false-sense-of-safety-and-should-be-phased-out-inquiry-finds","accessed":{"date-parts":[["2020",1,27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“Shark Nets Create False Sense of Safety and Should Be Phased out, Inquiry Finds | Environment | The Guardian.”</w:t>
      </w:r>
      <w:r>
        <w:fldChar w:fldCharType="end"/>
      </w:r>
    </w:p>
  </w:footnote>
  <w:footnote w:id="30">
    <w:p w14:paraId="5AED2C33" w14:textId="6E591748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XlNv8Nkj","properties":{"formattedCitation":"Eyers, \\uc0\\u8220{}A Regulatory Study of the Australian Animal Welfare Framework for Queensland Saleyard Animals.\\uc0\\u8221{}","plainCitation":"Eyers, “A Regulatory Study of the Australian Animal Welfare Framework for Queensland Saleyard Animals.”","noteIndex":22},"citationItems":[{"id":449,"uris":["http://zotero.org/users/local/6bWeQAmN/items/7QIZU6QX"],"uri":["http://zotero.org/users/local/6bWeQAmN/items/7QIZU6QX"],"itemData":{"id":449,"type":"thesis","genre":"PhD Thesis","publisher":"PhD Thesis, Griffith University, Nathan, QLD, Australia. Available at: https …","source":"Google Scholar","title":"A regulatory study of the Australian animal welfare framework for Queensland Saleyard animals","author":[{"family":"Eyers","given":"Rebekah"}],"issued":{"date-parts":[["2016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Eyers, “A Regulatory Study of the Australian Animal Welfare Framework for Queensland Saleyard Animals.”</w:t>
      </w:r>
      <w:r>
        <w:fldChar w:fldCharType="end"/>
      </w:r>
    </w:p>
  </w:footnote>
  <w:footnote w:id="31">
    <w:p w14:paraId="76A81305" w14:textId="64AB595C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4acXyqoA","properties":{"formattedCitation":"Therivel, \\uc0\\u8220{}Impact Assessment.\\uc0\\u8221{}","plainCitation":"Therivel, “Impact Assessment.”","noteIndex":23},"citationItems":[{"id":451,"uris":["http://zotero.org/users/local/6bWeQAmN/items/7JBDYAYD"],"uri":["http://zotero.org/users/local/6bWeQAmN/items/7JBDYAYD"],"itemData":{"id":451,"type":"article-journal","container-title":"Impact Assessment and Project Appraisal","page":"1–4","source":"Google Scholar","title":"Impact assessment: from whale to shark","title-short":"Impact assessment","author":[{"family":"Therivel","given":"Riki"}],"issued":{"date-parts":[["2019"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Therivel, “Impact Assessment.”</w:t>
      </w:r>
      <w:r>
        <w:fldChar w:fldCharType="end"/>
      </w:r>
    </w:p>
  </w:footnote>
  <w:footnote w:id="32">
    <w:p w14:paraId="0CDDA8BF" w14:textId="2F929DB2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MA4BSsFL","properties":{"formattedCitation":"Kilvert, \\uc0\\u8220{}Can Technology Replace the Need for Shark Nets and Drumlines?\\uc0\\u8221{}","plainCitation":"Kilvert, “Can Technology Replace the Need for Shark Nets and Drumlines?”","noteIndex":32},"citationItems":[{"id":437,"uris":["http://zotero.org/users/local/6bWeQAmN/items/8TSS77BD"],"uri":["http://zotero.org/users/local/6bWeQAmN/items/8TSS77BD"],"itemData":{"id":437,"type":"webpage","abstract":"Are drones and tracking apps the future frontline of shark defence?","container-title":"ABC News","genre":"Current","language":"en_AU","title":"Can technology replace the need for shark nets and drumlines?","URL":"https://www.abc.net.au/news/science/2017-12-16/can-technology-replace-shark-nets/9231922","author":[{"family":"Kilvert","given":"Nick"}],"accessed":{"date-parts":[["2020",1,27]]},"issued":{"date-parts":[["2017",12,16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 w:cs="Times New Roman"/>
          <w:szCs w:val="24"/>
        </w:rPr>
        <w:t>Kilvert, “Can Technology Replace the Need for Shark Nets and Drumlines?”</w:t>
      </w:r>
      <w:r>
        <w:fldChar w:fldCharType="end"/>
      </w:r>
    </w:p>
  </w:footnote>
  <w:footnote w:id="33">
    <w:p w14:paraId="7E4294F5" w14:textId="2FA8A650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MRhQPOw7","properties":{"formattedCitation":"Kilvert.","plainCitation":"Kilvert.","noteIndex":33},"citationItems":[{"id":437,"uris":["http://zotero.org/users/local/6bWeQAmN/items/8TSS77BD"],"uri":["http://zotero.org/users/local/6bWeQAmN/items/8TSS77BD"],"itemData":{"id":437,"type":"webpage","abstract":"Are drones and tracking apps the future frontline of shark defence?","container-title":"ABC News","genre":"Current","language":"en_AU","title":"Can technology replace the need for shark nets and drumlines?","URL":"https://www.abc.net.au/news/science/2017-12-16/can-technology-replace-shark-nets/9231922","author":[{"family":"Kilvert","given":"Nick"}],"accessed":{"date-parts":[["2020",1,27]]},"issued":{"date-parts":[["2017",12,16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/>
        </w:rPr>
        <w:t>Kilvert.</w:t>
      </w:r>
      <w:r>
        <w:fldChar w:fldCharType="end"/>
      </w:r>
    </w:p>
  </w:footnote>
  <w:footnote w:id="34">
    <w:p w14:paraId="199FA50D" w14:textId="5C8DE1DD" w:rsidR="00890E99" w:rsidRDefault="00890E9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6H51egbl","properties":{"formattedCitation":"Kilvert.","plainCitation":"Kilvert.","noteIndex":34},"citationItems":[{"id":437,"uris":["http://zotero.org/users/local/6bWeQAmN/items/8TSS77BD"],"uri":["http://zotero.org/users/local/6bWeQAmN/items/8TSS77BD"],"itemData":{"id":437,"type":"webpage","abstract":"Are drones and tracking apps the future frontline of shark defence?","container-title":"ABC News","genre":"Current","language":"en_AU","title":"Can technology replace the need for shark nets and drumlines?","URL":"https://www.abc.net.au/news/science/2017-12-16/can-technology-replace-shark-nets/9231922","author":[{"family":"Kilvert","given":"Nick"}],"accessed":{"date-parts":[["2020",1,27]]},"issued":{"date-parts":[["2017",12,16]]}}}],"schema":"https://github.com/citation-style-language/schema/raw/master/csl-citation.json"} </w:instrText>
      </w:r>
      <w:r>
        <w:fldChar w:fldCharType="separate"/>
      </w:r>
      <w:r w:rsidRPr="00890E99">
        <w:rPr>
          <w:rFonts w:ascii="Calibri" w:hAnsi="Calibri"/>
        </w:rPr>
        <w:t>Kilvert.</w:t>
      </w:r>
      <w:r>
        <w:fldChar w:fldCharType="end"/>
      </w:r>
    </w:p>
  </w:footnote>
  <w:footnote w:id="35">
    <w:p w14:paraId="276EC758" w14:textId="397BA59D" w:rsidR="000653AF" w:rsidRDefault="000653A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C1155E">
        <w:instrText xml:space="preserve"> ADDIN ZOTERO_ITEM CSL_CITATION {"citationID":"hWvuK6Sr","properties":{"formattedCitation":"\\uc0\\u8220{}Shark Nets Create False Sense of Safety and Should Be Phased out, Inquiry Finds | Environment | The Guardian.\\uc0\\u8221{}","plainCitation":"“Shark Nets Create False Sense of Safety and Should Be Phased out, Inquiry Finds | Environment | The Guardian.”","noteIndex":35},"citationItems":[{"id":447,"uris":["http://zotero.org/users/local/6bWeQAmN/items/WHEH2F2W"],"uri":["http://zotero.org/users/local/6bWeQAmN/items/WHEH2F2W"],"itemData":{"id":447,"type":"webpage","title":"Shark nets create false sense of safety and should be phased out, inquiry finds | Environment | The Guardian","URL":"https://www.theguardian.com/environment/2017/dec/13/shark-nets-create-false-sense-of-safety-and-should-be-phased-out-inquiry-finds","accessed":{"date-parts":[["2020",1,27]]}}}],"schema":"https://github.com/citation-style-language/schema/raw/master/csl-citation.json"} </w:instrText>
      </w:r>
      <w:r>
        <w:fldChar w:fldCharType="separate"/>
      </w:r>
      <w:r w:rsidRPr="000653AF">
        <w:rPr>
          <w:rFonts w:ascii="Calibri" w:hAnsi="Calibri" w:cs="Times New Roman"/>
          <w:szCs w:val="24"/>
        </w:rPr>
        <w:t>“Shark Nets Create False Sense of Safety and Should Be Phased out, Inquiry Finds | Environment | The Guardian.”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75A2C289" w:rsidR="002D12A4" w:rsidRPr="001A02CC" w:rsidRDefault="007B6A3D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>
      <w:rPr>
        <w:rFonts w:ascii="Times New Roman" w:hAnsi="Times New Roman" w:cs="Times New Roman"/>
        <w:sz w:val="24"/>
        <w:szCs w:val="24"/>
      </w:rPr>
      <w:t>LAW AND INTERNATIONAL LAW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2D12A4" w:rsidRPr="001A02CC" w:rsidRDefault="002D12A4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71AF58A5" w:rsidR="002D12A4" w:rsidRPr="001A02CC" w:rsidRDefault="007B6A3D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LAW AND INTERNATIONAL LAW</w:t>
    </w:r>
    <w:r w:rsidRPr="001A02CC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fldChar w:fldCharType="begin"/>
    </w:r>
    <w:r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1A02CC">
      <w:rPr>
        <w:rFonts w:ascii="Times New Roman" w:hAnsi="Times New Roman" w:cs="Times New Roman"/>
        <w:sz w:val="24"/>
        <w:szCs w:val="24"/>
      </w:rPr>
      <w:fldChar w:fldCharType="separate"/>
    </w:r>
    <w:r>
      <w:rPr>
        <w:rFonts w:ascii="Times New Roman" w:hAnsi="Times New Roman" w:cs="Times New Roman"/>
        <w:noProof/>
        <w:sz w:val="24"/>
        <w:szCs w:val="24"/>
      </w:rPr>
      <w:t>2</w:t>
    </w:r>
    <w:r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2D12A4" w:rsidRPr="001A02CC" w:rsidRDefault="002D12A4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6B40"/>
    <w:rsid w:val="0000785B"/>
    <w:rsid w:val="00016129"/>
    <w:rsid w:val="000175BA"/>
    <w:rsid w:val="00024ABE"/>
    <w:rsid w:val="000254ED"/>
    <w:rsid w:val="00034E36"/>
    <w:rsid w:val="0003669A"/>
    <w:rsid w:val="00037001"/>
    <w:rsid w:val="00040E21"/>
    <w:rsid w:val="00045047"/>
    <w:rsid w:val="00046426"/>
    <w:rsid w:val="0004702F"/>
    <w:rsid w:val="00050BAA"/>
    <w:rsid w:val="00064440"/>
    <w:rsid w:val="000653AF"/>
    <w:rsid w:val="00076C72"/>
    <w:rsid w:val="0008177B"/>
    <w:rsid w:val="00085549"/>
    <w:rsid w:val="0009000F"/>
    <w:rsid w:val="00090057"/>
    <w:rsid w:val="0009207A"/>
    <w:rsid w:val="0009373B"/>
    <w:rsid w:val="000972AE"/>
    <w:rsid w:val="00097EB7"/>
    <w:rsid w:val="000A011E"/>
    <w:rsid w:val="000A4D9F"/>
    <w:rsid w:val="000A6EE1"/>
    <w:rsid w:val="000C4677"/>
    <w:rsid w:val="000D5139"/>
    <w:rsid w:val="000D537D"/>
    <w:rsid w:val="000D6319"/>
    <w:rsid w:val="000E029A"/>
    <w:rsid w:val="000E4547"/>
    <w:rsid w:val="000E60FE"/>
    <w:rsid w:val="000F5C0F"/>
    <w:rsid w:val="0010570D"/>
    <w:rsid w:val="0011275D"/>
    <w:rsid w:val="001277D7"/>
    <w:rsid w:val="00130A33"/>
    <w:rsid w:val="001325F0"/>
    <w:rsid w:val="00141074"/>
    <w:rsid w:val="00141115"/>
    <w:rsid w:val="00141C9F"/>
    <w:rsid w:val="001433E7"/>
    <w:rsid w:val="00143D66"/>
    <w:rsid w:val="00143E2C"/>
    <w:rsid w:val="00143EDD"/>
    <w:rsid w:val="0014559C"/>
    <w:rsid w:val="0015062D"/>
    <w:rsid w:val="00170007"/>
    <w:rsid w:val="00187C02"/>
    <w:rsid w:val="00195956"/>
    <w:rsid w:val="001A02CC"/>
    <w:rsid w:val="001A0404"/>
    <w:rsid w:val="001A7472"/>
    <w:rsid w:val="001B2CB0"/>
    <w:rsid w:val="001C1EE2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227E1"/>
    <w:rsid w:val="00246CF3"/>
    <w:rsid w:val="00247A02"/>
    <w:rsid w:val="0025247C"/>
    <w:rsid w:val="0025464C"/>
    <w:rsid w:val="0026072D"/>
    <w:rsid w:val="00267851"/>
    <w:rsid w:val="002777E7"/>
    <w:rsid w:val="002804B8"/>
    <w:rsid w:val="00280EBC"/>
    <w:rsid w:val="00282CBA"/>
    <w:rsid w:val="00282D78"/>
    <w:rsid w:val="00284B0D"/>
    <w:rsid w:val="00287B4B"/>
    <w:rsid w:val="002A5792"/>
    <w:rsid w:val="002B5BC1"/>
    <w:rsid w:val="002C524A"/>
    <w:rsid w:val="002C5353"/>
    <w:rsid w:val="002C5E14"/>
    <w:rsid w:val="002D12A4"/>
    <w:rsid w:val="002D4979"/>
    <w:rsid w:val="002D6920"/>
    <w:rsid w:val="002E12CA"/>
    <w:rsid w:val="002E526D"/>
    <w:rsid w:val="002E6568"/>
    <w:rsid w:val="0030443A"/>
    <w:rsid w:val="00315B39"/>
    <w:rsid w:val="00323259"/>
    <w:rsid w:val="00332218"/>
    <w:rsid w:val="00334AD8"/>
    <w:rsid w:val="00336CA3"/>
    <w:rsid w:val="0034125C"/>
    <w:rsid w:val="003448D7"/>
    <w:rsid w:val="003450E0"/>
    <w:rsid w:val="00347131"/>
    <w:rsid w:val="00355ABA"/>
    <w:rsid w:val="00365A07"/>
    <w:rsid w:val="00371658"/>
    <w:rsid w:val="0037217E"/>
    <w:rsid w:val="00375C3C"/>
    <w:rsid w:val="00376448"/>
    <w:rsid w:val="00383807"/>
    <w:rsid w:val="00392D6F"/>
    <w:rsid w:val="0039694A"/>
    <w:rsid w:val="003D2612"/>
    <w:rsid w:val="003E0446"/>
    <w:rsid w:val="003E58FD"/>
    <w:rsid w:val="003F30CE"/>
    <w:rsid w:val="003F421D"/>
    <w:rsid w:val="004059F0"/>
    <w:rsid w:val="0041042F"/>
    <w:rsid w:val="00410AEC"/>
    <w:rsid w:val="0042675A"/>
    <w:rsid w:val="0043024F"/>
    <w:rsid w:val="00432057"/>
    <w:rsid w:val="00437761"/>
    <w:rsid w:val="00450AC8"/>
    <w:rsid w:val="00453F7A"/>
    <w:rsid w:val="00460349"/>
    <w:rsid w:val="004623F8"/>
    <w:rsid w:val="004637EA"/>
    <w:rsid w:val="004672E9"/>
    <w:rsid w:val="00470B24"/>
    <w:rsid w:val="00471063"/>
    <w:rsid w:val="00484AC9"/>
    <w:rsid w:val="0048688D"/>
    <w:rsid w:val="00486DC2"/>
    <w:rsid w:val="00487440"/>
    <w:rsid w:val="00487EC4"/>
    <w:rsid w:val="00495B32"/>
    <w:rsid w:val="004A07E8"/>
    <w:rsid w:val="004C17FF"/>
    <w:rsid w:val="004D0EE0"/>
    <w:rsid w:val="004E2425"/>
    <w:rsid w:val="005019F5"/>
    <w:rsid w:val="00506F1F"/>
    <w:rsid w:val="00511035"/>
    <w:rsid w:val="00525633"/>
    <w:rsid w:val="00525FDC"/>
    <w:rsid w:val="00550EFD"/>
    <w:rsid w:val="00561F1C"/>
    <w:rsid w:val="00563058"/>
    <w:rsid w:val="005678AD"/>
    <w:rsid w:val="00580790"/>
    <w:rsid w:val="00594098"/>
    <w:rsid w:val="00597C4C"/>
    <w:rsid w:val="005B36F5"/>
    <w:rsid w:val="005B43DA"/>
    <w:rsid w:val="005C0F06"/>
    <w:rsid w:val="005C20F1"/>
    <w:rsid w:val="005C2489"/>
    <w:rsid w:val="005C7FB5"/>
    <w:rsid w:val="005D03C9"/>
    <w:rsid w:val="005D4D2B"/>
    <w:rsid w:val="005F2E1C"/>
    <w:rsid w:val="005F35F4"/>
    <w:rsid w:val="005F4083"/>
    <w:rsid w:val="005F78CF"/>
    <w:rsid w:val="00602C86"/>
    <w:rsid w:val="00604EFC"/>
    <w:rsid w:val="0060705A"/>
    <w:rsid w:val="006148A1"/>
    <w:rsid w:val="00621B53"/>
    <w:rsid w:val="00634E15"/>
    <w:rsid w:val="00643121"/>
    <w:rsid w:val="0064671B"/>
    <w:rsid w:val="00653423"/>
    <w:rsid w:val="00664811"/>
    <w:rsid w:val="0067261A"/>
    <w:rsid w:val="00674307"/>
    <w:rsid w:val="006752F2"/>
    <w:rsid w:val="00687186"/>
    <w:rsid w:val="006938E2"/>
    <w:rsid w:val="006A0724"/>
    <w:rsid w:val="006A356E"/>
    <w:rsid w:val="006B1FF2"/>
    <w:rsid w:val="006B2BD3"/>
    <w:rsid w:val="006B7781"/>
    <w:rsid w:val="006C35E8"/>
    <w:rsid w:val="006C7737"/>
    <w:rsid w:val="006E156D"/>
    <w:rsid w:val="006E63B9"/>
    <w:rsid w:val="006F00AD"/>
    <w:rsid w:val="006F2001"/>
    <w:rsid w:val="006F46F4"/>
    <w:rsid w:val="00701ACE"/>
    <w:rsid w:val="00706F79"/>
    <w:rsid w:val="00712960"/>
    <w:rsid w:val="00715E21"/>
    <w:rsid w:val="00726CF2"/>
    <w:rsid w:val="00730878"/>
    <w:rsid w:val="007420B2"/>
    <w:rsid w:val="007428B4"/>
    <w:rsid w:val="00747B4E"/>
    <w:rsid w:val="00752236"/>
    <w:rsid w:val="007528E3"/>
    <w:rsid w:val="00753EE1"/>
    <w:rsid w:val="007642EC"/>
    <w:rsid w:val="00764D8B"/>
    <w:rsid w:val="00775E2B"/>
    <w:rsid w:val="007B30BD"/>
    <w:rsid w:val="007B3DCB"/>
    <w:rsid w:val="007B6A3D"/>
    <w:rsid w:val="007C2F25"/>
    <w:rsid w:val="007C30FD"/>
    <w:rsid w:val="007C6293"/>
    <w:rsid w:val="007D2E69"/>
    <w:rsid w:val="007D4EA5"/>
    <w:rsid w:val="007D591A"/>
    <w:rsid w:val="007E3EC1"/>
    <w:rsid w:val="007E5252"/>
    <w:rsid w:val="00807E6C"/>
    <w:rsid w:val="008147EE"/>
    <w:rsid w:val="008178FA"/>
    <w:rsid w:val="00820904"/>
    <w:rsid w:val="0082673A"/>
    <w:rsid w:val="00832C3D"/>
    <w:rsid w:val="00834311"/>
    <w:rsid w:val="00842BFD"/>
    <w:rsid w:val="00862032"/>
    <w:rsid w:val="00863C72"/>
    <w:rsid w:val="00867470"/>
    <w:rsid w:val="00876C6A"/>
    <w:rsid w:val="00877CA7"/>
    <w:rsid w:val="0088529A"/>
    <w:rsid w:val="00890B4C"/>
    <w:rsid w:val="00890E99"/>
    <w:rsid w:val="008A5E66"/>
    <w:rsid w:val="008A6E3E"/>
    <w:rsid w:val="008B4F7C"/>
    <w:rsid w:val="008C3A8D"/>
    <w:rsid w:val="008D7066"/>
    <w:rsid w:val="008D7288"/>
    <w:rsid w:val="008E01AB"/>
    <w:rsid w:val="008E27B8"/>
    <w:rsid w:val="008E3550"/>
    <w:rsid w:val="008E7F05"/>
    <w:rsid w:val="008F0A2C"/>
    <w:rsid w:val="008F646B"/>
    <w:rsid w:val="009001EA"/>
    <w:rsid w:val="00901066"/>
    <w:rsid w:val="00901E2E"/>
    <w:rsid w:val="00904201"/>
    <w:rsid w:val="00913564"/>
    <w:rsid w:val="00915771"/>
    <w:rsid w:val="00920BB1"/>
    <w:rsid w:val="0092355D"/>
    <w:rsid w:val="00932CD1"/>
    <w:rsid w:val="0093635F"/>
    <w:rsid w:val="00943EEF"/>
    <w:rsid w:val="00953628"/>
    <w:rsid w:val="009719F0"/>
    <w:rsid w:val="009823FF"/>
    <w:rsid w:val="0099756B"/>
    <w:rsid w:val="009A1682"/>
    <w:rsid w:val="009B077D"/>
    <w:rsid w:val="009B4819"/>
    <w:rsid w:val="009B5611"/>
    <w:rsid w:val="009B788E"/>
    <w:rsid w:val="009C719E"/>
    <w:rsid w:val="009D0DE3"/>
    <w:rsid w:val="009E0994"/>
    <w:rsid w:val="009E485E"/>
    <w:rsid w:val="009E7DEA"/>
    <w:rsid w:val="009F3D83"/>
    <w:rsid w:val="009F426C"/>
    <w:rsid w:val="009F4418"/>
    <w:rsid w:val="009F48ED"/>
    <w:rsid w:val="009F7602"/>
    <w:rsid w:val="009F7DA0"/>
    <w:rsid w:val="00A009D8"/>
    <w:rsid w:val="00A00ECF"/>
    <w:rsid w:val="00A106AF"/>
    <w:rsid w:val="00A20DB5"/>
    <w:rsid w:val="00A4374D"/>
    <w:rsid w:val="00A631FA"/>
    <w:rsid w:val="00A67E8F"/>
    <w:rsid w:val="00A762EB"/>
    <w:rsid w:val="00A84AAB"/>
    <w:rsid w:val="00A92A12"/>
    <w:rsid w:val="00AA50C3"/>
    <w:rsid w:val="00AB2058"/>
    <w:rsid w:val="00AB5B59"/>
    <w:rsid w:val="00AC266F"/>
    <w:rsid w:val="00AC574D"/>
    <w:rsid w:val="00AC5856"/>
    <w:rsid w:val="00AD33B3"/>
    <w:rsid w:val="00AD50DE"/>
    <w:rsid w:val="00AF54D0"/>
    <w:rsid w:val="00AF6237"/>
    <w:rsid w:val="00B01520"/>
    <w:rsid w:val="00B03BA3"/>
    <w:rsid w:val="00B06D61"/>
    <w:rsid w:val="00B23F6D"/>
    <w:rsid w:val="00B2564B"/>
    <w:rsid w:val="00B32911"/>
    <w:rsid w:val="00B405F9"/>
    <w:rsid w:val="00B609FC"/>
    <w:rsid w:val="00B70C3A"/>
    <w:rsid w:val="00B73412"/>
    <w:rsid w:val="00B77D70"/>
    <w:rsid w:val="00B80A39"/>
    <w:rsid w:val="00B860D8"/>
    <w:rsid w:val="00B8755B"/>
    <w:rsid w:val="00B967E0"/>
    <w:rsid w:val="00BA1045"/>
    <w:rsid w:val="00BC2C84"/>
    <w:rsid w:val="00BC7805"/>
    <w:rsid w:val="00BE295C"/>
    <w:rsid w:val="00BF0DF3"/>
    <w:rsid w:val="00BF32FA"/>
    <w:rsid w:val="00C1155E"/>
    <w:rsid w:val="00C16B0C"/>
    <w:rsid w:val="00C2518D"/>
    <w:rsid w:val="00C2746F"/>
    <w:rsid w:val="00C30C9C"/>
    <w:rsid w:val="00C30E9E"/>
    <w:rsid w:val="00C4062F"/>
    <w:rsid w:val="00C43A50"/>
    <w:rsid w:val="00C524D3"/>
    <w:rsid w:val="00C5356B"/>
    <w:rsid w:val="00C57619"/>
    <w:rsid w:val="00C64E95"/>
    <w:rsid w:val="00C74D28"/>
    <w:rsid w:val="00C75C92"/>
    <w:rsid w:val="00C774B3"/>
    <w:rsid w:val="00C81F15"/>
    <w:rsid w:val="00C84035"/>
    <w:rsid w:val="00C9040A"/>
    <w:rsid w:val="00C96341"/>
    <w:rsid w:val="00CA103B"/>
    <w:rsid w:val="00CA2688"/>
    <w:rsid w:val="00CA34E8"/>
    <w:rsid w:val="00CA422D"/>
    <w:rsid w:val="00CC176B"/>
    <w:rsid w:val="00CC39FC"/>
    <w:rsid w:val="00CC456B"/>
    <w:rsid w:val="00CC6829"/>
    <w:rsid w:val="00CC7B39"/>
    <w:rsid w:val="00CD24E7"/>
    <w:rsid w:val="00CD3EBF"/>
    <w:rsid w:val="00CD7E6D"/>
    <w:rsid w:val="00CF0A51"/>
    <w:rsid w:val="00D01737"/>
    <w:rsid w:val="00D13135"/>
    <w:rsid w:val="00D156FC"/>
    <w:rsid w:val="00D16E0A"/>
    <w:rsid w:val="00D215E9"/>
    <w:rsid w:val="00D22A8F"/>
    <w:rsid w:val="00D24B09"/>
    <w:rsid w:val="00D25805"/>
    <w:rsid w:val="00D35D03"/>
    <w:rsid w:val="00D374E5"/>
    <w:rsid w:val="00D434CA"/>
    <w:rsid w:val="00D44493"/>
    <w:rsid w:val="00D452E4"/>
    <w:rsid w:val="00D46875"/>
    <w:rsid w:val="00D5076D"/>
    <w:rsid w:val="00D57054"/>
    <w:rsid w:val="00D57E8A"/>
    <w:rsid w:val="00D620E3"/>
    <w:rsid w:val="00D62605"/>
    <w:rsid w:val="00D62E1C"/>
    <w:rsid w:val="00D63ECD"/>
    <w:rsid w:val="00D67EEA"/>
    <w:rsid w:val="00D74CD2"/>
    <w:rsid w:val="00D819BF"/>
    <w:rsid w:val="00D87282"/>
    <w:rsid w:val="00D95087"/>
    <w:rsid w:val="00DA2987"/>
    <w:rsid w:val="00DA77AE"/>
    <w:rsid w:val="00DB0C77"/>
    <w:rsid w:val="00DB2F44"/>
    <w:rsid w:val="00DB3F05"/>
    <w:rsid w:val="00DC03B9"/>
    <w:rsid w:val="00DC72D1"/>
    <w:rsid w:val="00DC768C"/>
    <w:rsid w:val="00DD44FA"/>
    <w:rsid w:val="00DD5E7B"/>
    <w:rsid w:val="00DD660B"/>
    <w:rsid w:val="00DD70E4"/>
    <w:rsid w:val="00DF22BD"/>
    <w:rsid w:val="00E07F50"/>
    <w:rsid w:val="00E10DC1"/>
    <w:rsid w:val="00E3114C"/>
    <w:rsid w:val="00E3227F"/>
    <w:rsid w:val="00E40F69"/>
    <w:rsid w:val="00E418A1"/>
    <w:rsid w:val="00E53EC4"/>
    <w:rsid w:val="00E53FE7"/>
    <w:rsid w:val="00E61F29"/>
    <w:rsid w:val="00E65E58"/>
    <w:rsid w:val="00E66B36"/>
    <w:rsid w:val="00E724C4"/>
    <w:rsid w:val="00E751EC"/>
    <w:rsid w:val="00E85934"/>
    <w:rsid w:val="00E95753"/>
    <w:rsid w:val="00E9582E"/>
    <w:rsid w:val="00E97A6B"/>
    <w:rsid w:val="00EB0B02"/>
    <w:rsid w:val="00EB0E33"/>
    <w:rsid w:val="00EB3C90"/>
    <w:rsid w:val="00EB6D29"/>
    <w:rsid w:val="00EC221C"/>
    <w:rsid w:val="00EC34C1"/>
    <w:rsid w:val="00EC6E94"/>
    <w:rsid w:val="00ED55A1"/>
    <w:rsid w:val="00EF1641"/>
    <w:rsid w:val="00F02DA3"/>
    <w:rsid w:val="00F10D23"/>
    <w:rsid w:val="00F2461F"/>
    <w:rsid w:val="00F33CF4"/>
    <w:rsid w:val="00F34A13"/>
    <w:rsid w:val="00F379A9"/>
    <w:rsid w:val="00F4029A"/>
    <w:rsid w:val="00F41228"/>
    <w:rsid w:val="00F4445C"/>
    <w:rsid w:val="00F53109"/>
    <w:rsid w:val="00F5375F"/>
    <w:rsid w:val="00F60147"/>
    <w:rsid w:val="00F63230"/>
    <w:rsid w:val="00F65050"/>
    <w:rsid w:val="00F748B8"/>
    <w:rsid w:val="00F768B4"/>
    <w:rsid w:val="00F84D74"/>
    <w:rsid w:val="00F86CA7"/>
    <w:rsid w:val="00F9357F"/>
    <w:rsid w:val="00F94B9F"/>
    <w:rsid w:val="00FA70AB"/>
    <w:rsid w:val="00FA77BB"/>
    <w:rsid w:val="00FB0E43"/>
    <w:rsid w:val="00FB3335"/>
    <w:rsid w:val="00FB5FE8"/>
    <w:rsid w:val="00FC6435"/>
    <w:rsid w:val="00FD1DAB"/>
    <w:rsid w:val="00FD26D4"/>
    <w:rsid w:val="00FD5080"/>
    <w:rsid w:val="00FE1B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4743A6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890E9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90E9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90E9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90E99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890E99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0653AF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888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8A1475-B71F-4C89-80F9-56D38B6601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3485</Words>
  <Characters>19868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3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Someone</cp:lastModifiedBy>
  <cp:revision>4</cp:revision>
  <dcterms:created xsi:type="dcterms:W3CDTF">2020-01-27T17:08:00Z</dcterms:created>
  <dcterms:modified xsi:type="dcterms:W3CDTF">2020-01-27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TZBKZFsa"/&gt;&lt;style id="http://www.zotero.org/styles/chicago-note-bibliography" locale="en-U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1"/&gt;&lt;/prefs&gt;&lt;/data&gt;</vt:lpwstr>
  </property>
</Properties>
</file>